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How is software visible in the scientific literature? A study of software citation in biology journal articles.</w:t>
      </w:r>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0"/>
        <w:widowControl w:val="0"/>
      </w:pPr>
    </w:p>
    <w:p w14:paraId="5B723E1A" w14:textId="55C36D80" w:rsidR="00A14B97" w:rsidRDefault="00A14B97">
      <w:pPr>
        <w:pStyle w:val="normal0"/>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x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0"/>
        <w:widowControl w:val="0"/>
      </w:pPr>
    </w:p>
    <w:p w14:paraId="17BD559F" w14:textId="2879E0EC" w:rsidR="00584A7A" w:rsidRDefault="00A14B97">
      <w:pPr>
        <w:pStyle w:val="normal0"/>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ell 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0"/>
        <w:widowControl w:val="0"/>
      </w:pPr>
      <w:r>
        <w:t xml:space="preserve"> </w:t>
      </w:r>
    </w:p>
    <w:p w14:paraId="39FBBBC3" w14:textId="11571D41" w:rsidR="002644D2" w:rsidRDefault="00A14B97">
      <w:pPr>
        <w:pStyle w:val="normal0"/>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 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0"/>
        <w:widowControl w:val="0"/>
      </w:pPr>
    </w:p>
    <w:p w14:paraId="1E5CF00A" w14:textId="2FEC8204" w:rsidR="002644D2" w:rsidRDefault="00A14B97">
      <w:pPr>
        <w:pStyle w:val="normal0"/>
        <w:widowControl w:val="0"/>
      </w:pPr>
      <w:r>
        <w:lastRenderedPageBreak/>
        <w:t xml:space="preserve">In this paper we examine how software is currently visible in </w:t>
      </w:r>
      <w:r w:rsidR="001C323E">
        <w:t xml:space="preserve">the </w:t>
      </w:r>
      <w:r>
        <w:t xml:space="preserve">scientific literature. A cursory reading of </w:t>
      </w:r>
      <w:r w:rsidR="007928DC">
        <w:t>scientific articles</w:t>
      </w:r>
      <w:r>
        <w:t xml:space="preserve"> shows that citations to a formal bibliography are an important form of visibility.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ith a casual and wide-ranging connotations, including the full spectrum of formal to informal visibility.</w:t>
      </w:r>
    </w:p>
    <w:p w14:paraId="6E716966" w14:textId="77777777" w:rsidR="002644D2" w:rsidRDefault="002644D2">
      <w:pPr>
        <w:pStyle w:val="normal0"/>
        <w:widowControl w:val="0"/>
      </w:pPr>
    </w:p>
    <w:p w14:paraId="0FE56FFC" w14:textId="5C498E16" w:rsidR="002644D2" w:rsidRDefault="007928DC">
      <w:pPr>
        <w:pStyle w:val="normal0"/>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0"/>
        <w:widowControl w:val="0"/>
      </w:pPr>
    </w:p>
    <w:p w14:paraId="28F61BEC" w14:textId="77777777" w:rsidR="002644D2" w:rsidRDefault="00A14B97">
      <w:pPr>
        <w:pStyle w:val="normal0"/>
        <w:widowControl w:val="0"/>
      </w:pPr>
      <w:r>
        <w:rPr>
          <w:b/>
        </w:rPr>
        <w:t>Literature Review</w:t>
      </w:r>
    </w:p>
    <w:p w14:paraId="0499FB7D" w14:textId="77777777" w:rsidR="002644D2" w:rsidRDefault="002644D2">
      <w:pPr>
        <w:pStyle w:val="normal0"/>
        <w:widowControl w:val="0"/>
      </w:pPr>
    </w:p>
    <w:p w14:paraId="22519A37" w14:textId="35B5FF05" w:rsidR="002644D2" w:rsidRDefault="00A14B97">
      <w:pPr>
        <w:pStyle w:val="normal0"/>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0"/>
        <w:widowControl w:val="0"/>
      </w:pPr>
    </w:p>
    <w:p w14:paraId="295CD677" w14:textId="65D6EE3B" w:rsidR="002644D2" w:rsidRDefault="00A14B97">
      <w:pPr>
        <w:pStyle w:val="normal0"/>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0"/>
        <w:widowControl w:val="0"/>
      </w:pPr>
    </w:p>
    <w:p w14:paraId="2C9350F1" w14:textId="023DBAE9" w:rsidR="002644D2" w:rsidRDefault="00A14B97">
      <w:pPr>
        <w:pStyle w:val="normal0"/>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77777777" w:rsidR="002644D2" w:rsidRDefault="00A14B97">
      <w:pPr>
        <w:pStyle w:val="normal0"/>
        <w:widowControl w:val="0"/>
      </w:pPr>
      <w:r>
        <w:t>This paper thus continues the traditions of citation scholarship, seeking to contribute to both a literature of practice (“how 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0"/>
        <w:widowControl w:val="0"/>
      </w:pPr>
    </w:p>
    <w:p w14:paraId="48DB14CB" w14:textId="77777777" w:rsidR="002644D2" w:rsidRDefault="00A14B97">
      <w:pPr>
        <w:pStyle w:val="normal0"/>
        <w:widowControl w:val="0"/>
      </w:pPr>
      <w:r>
        <w:rPr>
          <w:b/>
        </w:rPr>
        <w:t>Data Citation</w:t>
      </w:r>
    </w:p>
    <w:p w14:paraId="17B99C18" w14:textId="77777777" w:rsidR="002644D2" w:rsidRDefault="002644D2">
      <w:pPr>
        <w:pStyle w:val="normal0"/>
        <w:widowControl w:val="0"/>
      </w:pPr>
    </w:p>
    <w:p w14:paraId="46A61138" w14:textId="779FC9B7" w:rsidR="002644D2" w:rsidRDefault="00A14B97">
      <w:pPr>
        <w:pStyle w:val="normal0"/>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0"/>
        <w:widowControl w:val="0"/>
      </w:pPr>
    </w:p>
    <w:p w14:paraId="5D8D7D9D" w14:textId="6731C582" w:rsidR="002644D2" w:rsidRDefault="00A14B97">
      <w:pPr>
        <w:pStyle w:val="normal0"/>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0"/>
        <w:widowControl w:val="0"/>
      </w:pPr>
    </w:p>
    <w:p w14:paraId="09CBEAA3" w14:textId="0A2DEB9E" w:rsidR="002644D2" w:rsidRDefault="00A14B97">
      <w:pPr>
        <w:pStyle w:val="normal0"/>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0"/>
        <w:widowControl w:val="0"/>
      </w:pPr>
    </w:p>
    <w:p w14:paraId="4E09E8EB" w14:textId="43F714B3" w:rsidR="002644D2" w:rsidRDefault="00A14B97">
      <w:pPr>
        <w:pStyle w:val="normal0"/>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0"/>
        <w:widowControl w:val="0"/>
      </w:pPr>
    </w:p>
    <w:p w14:paraId="4ED21F40" w14:textId="0286F92D" w:rsidR="002644D2" w:rsidRDefault="00A14B97">
      <w:pPr>
        <w:pStyle w:val="normal0"/>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can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0"/>
        <w:widowControl w:val="0"/>
      </w:pPr>
    </w:p>
    <w:p w14:paraId="6D111A0F" w14:textId="77777777" w:rsidR="002644D2" w:rsidRDefault="00A14B97">
      <w:pPr>
        <w:pStyle w:val="normal0"/>
        <w:widowControl w:val="0"/>
      </w:pPr>
      <w:r>
        <w:rPr>
          <w:b/>
        </w:rPr>
        <w:t>Software Citation</w:t>
      </w:r>
    </w:p>
    <w:p w14:paraId="44219A46" w14:textId="77777777" w:rsidR="002644D2" w:rsidRDefault="002644D2">
      <w:pPr>
        <w:pStyle w:val="normal0"/>
        <w:widowControl w:val="0"/>
      </w:pPr>
    </w:p>
    <w:p w14:paraId="58284DC3" w14:textId="5CC86D75" w:rsidR="002644D2" w:rsidRDefault="00A14B97">
      <w:pPr>
        <w:pStyle w:val="normal0"/>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0"/>
        <w:widowControl w:val="0"/>
      </w:pPr>
    </w:p>
    <w:p w14:paraId="2789D67E" w14:textId="2700ECB3" w:rsidR="002644D2" w:rsidRDefault="00A14B97">
      <w:pPr>
        <w:pStyle w:val="normal0"/>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 xml:space="preserve">(Gambardella &amp; Hall, 2006; Ince, </w:t>
      </w:r>
      <w:r w:rsidR="00153BAB">
        <w:rPr>
          <w:noProof/>
        </w:rPr>
        <w:lastRenderedPageBreak/>
        <w:t>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0"/>
        <w:widowControl w:val="0"/>
      </w:pPr>
    </w:p>
    <w:p w14:paraId="1F855D2C" w14:textId="6A289F46" w:rsidR="002644D2" w:rsidRDefault="00A14B97">
      <w:pPr>
        <w:pStyle w:val="normal0"/>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0"/>
        <w:widowControl w:val="0"/>
      </w:pPr>
    </w:p>
    <w:p w14:paraId="2F244669" w14:textId="2FF9FAF6" w:rsidR="002644D2" w:rsidRDefault="00A14B97">
      <w:pPr>
        <w:pStyle w:val="normal0"/>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0"/>
        <w:widowControl w:val="0"/>
      </w:pPr>
    </w:p>
    <w:p w14:paraId="13BFE161" w14:textId="77777777" w:rsidR="002644D2" w:rsidRDefault="00A14B97">
      <w:pPr>
        <w:pStyle w:val="normal0"/>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0"/>
        <w:widowControl w:val="0"/>
      </w:pPr>
    </w:p>
    <w:p w14:paraId="0BADB125" w14:textId="511DD5D9" w:rsidR="002644D2" w:rsidRDefault="00A14B97">
      <w:pPr>
        <w:pStyle w:val="normal0"/>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0"/>
        <w:widowControl w:val="0"/>
      </w:pPr>
    </w:p>
    <w:p w14:paraId="1A8D7981" w14:textId="3C1B108A" w:rsidR="002644D2" w:rsidRDefault="00A14B97">
      <w:pPr>
        <w:pStyle w:val="normal0"/>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commentRangeStart w:id="3"/>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3"/>
      <w:r w:rsidR="00E67384">
        <w:rPr>
          <w:rStyle w:val="CommentReference"/>
        </w:rPr>
        <w:commentReference w:id="3"/>
      </w:r>
      <w:r>
        <w:t>Thus, in order to weight the sample towards higher quality journals, and to enable us to assess differences in practices related to journal quality ,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0"/>
        <w:widowControl w:val="0"/>
      </w:pPr>
    </w:p>
    <w:p w14:paraId="4C2743D1" w14:textId="77777777" w:rsidR="002644D2" w:rsidRDefault="00A14B97">
      <w:pPr>
        <w:pStyle w:val="normal0"/>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0"/>
        <w:widowControl w:val="0"/>
      </w:pPr>
    </w:p>
    <w:p w14:paraId="4D07C931" w14:textId="4903721D" w:rsidR="002644D2" w:rsidRDefault="00A14B97">
      <w:pPr>
        <w:pStyle w:val="normal0"/>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0"/>
        <w:widowControl w:val="0"/>
      </w:pPr>
    </w:p>
    <w:p w14:paraId="3B9101CD" w14:textId="078F37F9" w:rsidR="00E67384" w:rsidRDefault="00E67384" w:rsidP="00E67384">
      <w:pPr>
        <w:pStyle w:val="Caption"/>
        <w:keepNext/>
      </w:pPr>
      <w:bookmarkStart w:id="4" w:name="_Ref268960631"/>
      <w:r>
        <w:t xml:space="preserve">Table </w:t>
      </w:r>
      <w:fldSimple w:instr=" SEQ Table \* ARABIC ">
        <w:r w:rsidR="00A2228F">
          <w:rPr>
            <w:noProof/>
          </w:rPr>
          <w:t>1</w:t>
        </w:r>
      </w:fldSimple>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0"/>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0"/>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0"/>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0"/>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0"/>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0"/>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0"/>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0"/>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0"/>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0"/>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0"/>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0"/>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0"/>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0"/>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0"/>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0"/>
              <w:widowControl w:val="0"/>
              <w:spacing w:line="240" w:lineRule="auto"/>
            </w:pPr>
            <w:r>
              <w:t>30</w:t>
            </w:r>
          </w:p>
        </w:tc>
      </w:tr>
    </w:tbl>
    <w:p w14:paraId="5EB10357" w14:textId="77777777" w:rsidR="00E67384" w:rsidRDefault="00E67384">
      <w:pPr>
        <w:pStyle w:val="normal0"/>
        <w:widowControl w:val="0"/>
      </w:pPr>
    </w:p>
    <w:p w14:paraId="2ECA9459" w14:textId="141E8C12" w:rsidR="002644D2" w:rsidRDefault="00A14B97">
      <w:pPr>
        <w:pStyle w:val="normal0"/>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lastRenderedPageBreak/>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0"/>
        <w:widowControl w:val="0"/>
      </w:pPr>
    </w:p>
    <w:p w14:paraId="238AB79C" w14:textId="0847FBAC" w:rsidR="00E67384" w:rsidRDefault="00E67384" w:rsidP="00E67384">
      <w:pPr>
        <w:pStyle w:val="Caption"/>
        <w:keepNext/>
      </w:pPr>
      <w:bookmarkStart w:id="5" w:name="_Ref268960704"/>
      <w:r>
        <w:t xml:space="preserve">Table </w:t>
      </w:r>
      <w:fldSimple w:instr=" SEQ Table \* ARABIC ">
        <w:r w:rsidR="00A2228F">
          <w:rPr>
            <w:noProof/>
          </w:rPr>
          <w:t>2</w:t>
        </w:r>
      </w:fldSimple>
      <w:bookmarkEnd w:id="5"/>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0"/>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0"/>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0"/>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0"/>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0"/>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0"/>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0"/>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0"/>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0"/>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0"/>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0"/>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0"/>
              <w:widowControl w:val="0"/>
              <w:spacing w:line="240" w:lineRule="auto"/>
            </w:pPr>
            <w:r>
              <w:t>5</w:t>
            </w:r>
          </w:p>
        </w:tc>
      </w:tr>
    </w:tbl>
    <w:p w14:paraId="50BC7B88" w14:textId="77777777" w:rsidR="002644D2" w:rsidRDefault="002644D2">
      <w:pPr>
        <w:pStyle w:val="Heading2"/>
        <w:widowControl w:val="0"/>
        <w:contextualSpacing w:val="0"/>
      </w:pPr>
      <w:bookmarkStart w:id="6" w:name="h.mhbalo8awr3v" w:colFirst="0" w:colLast="0"/>
      <w:bookmarkEnd w:id="6"/>
    </w:p>
    <w:p w14:paraId="69DBF09D" w14:textId="77777777" w:rsidR="002644D2" w:rsidRDefault="00A14B97">
      <w:pPr>
        <w:pStyle w:val="Heading2"/>
        <w:widowControl w:val="0"/>
        <w:contextualSpacing w:val="0"/>
      </w:pPr>
      <w:bookmarkStart w:id="7" w:name="h.eli2of3yqurm" w:colFirst="0" w:colLast="0"/>
      <w:bookmarkEnd w:id="7"/>
      <w:commentRangeStart w:id="8"/>
      <w:r>
        <w:t>Coding scheme development</w:t>
      </w:r>
      <w:commentRangeEnd w:id="8"/>
      <w:r>
        <w:commentReference w:id="8"/>
      </w:r>
    </w:p>
    <w:p w14:paraId="35AA9991" w14:textId="77777777" w:rsidR="002644D2" w:rsidRDefault="002644D2">
      <w:pPr>
        <w:pStyle w:val="normal0"/>
        <w:widowControl w:val="0"/>
      </w:pPr>
    </w:p>
    <w:p w14:paraId="6CD2240B" w14:textId="77777777" w:rsidR="002644D2" w:rsidRDefault="00A14B97">
      <w:pPr>
        <w:pStyle w:val="normal0"/>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9" w:name="h.ryuklk5ayj9g" w:colFirst="0" w:colLast="0"/>
      <w:bookmarkEnd w:id="9"/>
      <w:r>
        <w:t>Identifying software mentions</w:t>
      </w:r>
    </w:p>
    <w:p w14:paraId="0AE56793" w14:textId="77777777" w:rsidR="002644D2" w:rsidRDefault="00A14B97">
      <w:pPr>
        <w:pStyle w:val="normal0"/>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0"/>
        <w:widowControl w:val="0"/>
      </w:pPr>
    </w:p>
    <w:p w14:paraId="63854F6A" w14:textId="31FAB6D9" w:rsidR="002644D2" w:rsidRDefault="00A14B97">
      <w:pPr>
        <w:pStyle w:val="normal0"/>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0"/>
        <w:widowControl w:val="0"/>
      </w:pPr>
    </w:p>
    <w:p w14:paraId="3D5E623B" w14:textId="77777777" w:rsidR="002644D2" w:rsidRDefault="00A14B97">
      <w:pPr>
        <w:pStyle w:val="normal0"/>
        <w:widowControl w:val="0"/>
      </w:pPr>
      <w:r>
        <w:lastRenderedPageBreak/>
        <w:t xml:space="preserve">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0"/>
        <w:widowControl w:val="0"/>
      </w:pPr>
    </w:p>
    <w:p w14:paraId="24B9795B" w14:textId="77777777" w:rsidR="002644D2" w:rsidRDefault="00A14B97">
      <w:pPr>
        <w:pStyle w:val="normal0"/>
        <w:widowControl w:val="0"/>
      </w:pPr>
      <w:r>
        <w:t>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mention,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0" w:name="h.qwsm8zlx9jbh" w:colFirst="0" w:colLast="0"/>
      <w:bookmarkEnd w:id="10"/>
      <w:r>
        <w:t>Software mention characteristics</w:t>
      </w:r>
    </w:p>
    <w:p w14:paraId="69572253" w14:textId="71BBC336" w:rsidR="002644D2" w:rsidRDefault="00A14B97">
      <w:pPr>
        <w:pStyle w:val="normal0"/>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w:t>
      </w:r>
      <w:r w:rsidR="007339CA">
        <w:t xml:space="preserve">formulation in Byrt et al </w:t>
      </w:r>
      <w:r w:rsidR="007339CA">
        <w:fldChar w:fldCharType="begin"/>
      </w:r>
      <w:r w:rsidR="007339CA">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7339CA">
        <w:fldChar w:fldCharType="separate"/>
      </w:r>
      <w:r w:rsidR="007339CA">
        <w:rPr>
          <w:noProof/>
        </w:rPr>
        <w:t>(Byrt, Bishop, &amp; Carlin, 1993)</w:t>
      </w:r>
      <w:r w:rsidR="007339CA">
        <w:fldChar w:fldCharType="end"/>
      </w:r>
      <w:r>
        <w:t xml:space="preserv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0"/>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0"/>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0"/>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764D15">
            <w:pPr>
              <w:pStyle w:val="normal0"/>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0"/>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pPr>
              <w:pStyle w:val="normal0"/>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0"/>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0"/>
              <w:spacing w:line="240" w:lineRule="auto"/>
            </w:pPr>
            <w:r>
              <w:t>url</w:t>
            </w:r>
          </w:p>
        </w:tc>
        <w:tc>
          <w:tcPr>
            <w:tcW w:w="4605" w:type="dxa"/>
            <w:tcMar>
              <w:top w:w="100" w:type="dxa"/>
              <w:left w:w="100" w:type="dxa"/>
              <w:bottom w:w="100" w:type="dxa"/>
              <w:right w:w="100" w:type="dxa"/>
            </w:tcMar>
          </w:tcPr>
          <w:p w14:paraId="593B7AE0" w14:textId="77777777" w:rsidR="002644D2" w:rsidRDefault="00A14B97">
            <w:pPr>
              <w:pStyle w:val="normal0"/>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0"/>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0"/>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pPr>
              <w:pStyle w:val="normal0"/>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0"/>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0"/>
              <w:spacing w:line="240" w:lineRule="auto"/>
            </w:pPr>
            <w:r>
              <w:t>date</w:t>
            </w:r>
          </w:p>
        </w:tc>
        <w:tc>
          <w:tcPr>
            <w:tcW w:w="4605" w:type="dxa"/>
            <w:tcMar>
              <w:top w:w="100" w:type="dxa"/>
              <w:left w:w="100" w:type="dxa"/>
              <w:bottom w:w="100" w:type="dxa"/>
              <w:right w:w="100" w:type="dxa"/>
            </w:tcMar>
          </w:tcPr>
          <w:p w14:paraId="034ED0D9" w14:textId="77777777" w:rsidR="002644D2" w:rsidRDefault="00A14B97">
            <w:pPr>
              <w:pStyle w:val="normal0"/>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0"/>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0"/>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pPr>
              <w:pStyle w:val="normal0"/>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0"/>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0"/>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pPr>
              <w:pStyle w:val="normal0"/>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0"/>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0"/>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pPr>
              <w:pStyle w:val="normal0"/>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0"/>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0"/>
              <w:spacing w:line="240" w:lineRule="auto"/>
            </w:pPr>
            <w:r>
              <w:lastRenderedPageBreak/>
              <w:t>creator</w:t>
            </w:r>
          </w:p>
        </w:tc>
        <w:tc>
          <w:tcPr>
            <w:tcW w:w="4605" w:type="dxa"/>
            <w:tcMar>
              <w:top w:w="100" w:type="dxa"/>
              <w:left w:w="100" w:type="dxa"/>
              <w:bottom w:w="100" w:type="dxa"/>
              <w:right w:w="100" w:type="dxa"/>
            </w:tcMar>
          </w:tcPr>
          <w:p w14:paraId="357F9C06" w14:textId="77777777" w:rsidR="002644D2" w:rsidRDefault="00A14B97">
            <w:pPr>
              <w:pStyle w:val="normal0"/>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0"/>
              <w:spacing w:line="240" w:lineRule="auto"/>
            </w:pPr>
            <w:r>
              <w:t>k = 1</w:t>
            </w:r>
          </w:p>
        </w:tc>
      </w:tr>
    </w:tbl>
    <w:p w14:paraId="39624F22" w14:textId="77777777" w:rsidR="002644D2" w:rsidRDefault="002644D2">
      <w:pPr>
        <w:pStyle w:val="normal0"/>
      </w:pPr>
    </w:p>
    <w:p w14:paraId="0B82AE69" w14:textId="77777777" w:rsidR="002644D2" w:rsidRDefault="00A14B97">
      <w:pPr>
        <w:pStyle w:val="normal0"/>
        <w:widowControl w:val="0"/>
      </w:pPr>
      <w:r>
        <w:t>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0"/>
        <w:widowControl w:val="0"/>
      </w:pPr>
    </w:p>
    <w:p w14:paraId="29D64680" w14:textId="78CDA2D6" w:rsidR="002644D2" w:rsidRDefault="00A14B97">
      <w:pPr>
        <w:pStyle w:val="normal0"/>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0"/>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0"/>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pPr>
              <w:pStyle w:val="normal0"/>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0"/>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pPr>
              <w:pStyle w:val="normal0"/>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0"/>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pPr>
              <w:pStyle w:val="normal0"/>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0"/>
              <w:widowControl w:val="0"/>
              <w:spacing w:line="240" w:lineRule="auto"/>
            </w:pPr>
            <w:r>
              <w:t>project name</w:t>
            </w:r>
          </w:p>
        </w:tc>
        <w:tc>
          <w:tcPr>
            <w:tcW w:w="6855" w:type="dxa"/>
            <w:tcMar>
              <w:top w:w="100" w:type="dxa"/>
              <w:left w:w="100" w:type="dxa"/>
              <w:bottom w:w="100" w:type="dxa"/>
              <w:right w:w="100" w:type="dxa"/>
            </w:tcMar>
          </w:tcPr>
          <w:p w14:paraId="35B1D8B6" w14:textId="77777777" w:rsidR="002644D2" w:rsidRDefault="00A14B97">
            <w:pPr>
              <w:pStyle w:val="normal0"/>
              <w:widowControl w:val="0"/>
              <w:spacing w:line="240" w:lineRule="auto"/>
            </w:pPr>
            <w:r>
              <w:t>reference 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0"/>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pPr>
              <w:pStyle w:val="normal0"/>
              <w:widowControl w:val="0"/>
              <w:spacing w:line="240" w:lineRule="auto"/>
            </w:pPr>
            <w:r>
              <w:t>Reference to URL of project</w:t>
            </w:r>
          </w:p>
        </w:tc>
      </w:tr>
    </w:tbl>
    <w:p w14:paraId="159925A1" w14:textId="77777777" w:rsidR="002644D2" w:rsidRDefault="002644D2">
      <w:pPr>
        <w:pStyle w:val="normal0"/>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pStyle w:val="normal0"/>
        <w:widowControl w:val="0"/>
      </w:pPr>
      <w:r>
        <w:t>In the third round we coded to assess the extent to which the mention performed the functions of citation identified above (e.g., location, credit-giving</w:t>
      </w:r>
      <w:bookmarkStart w:id="12" w:name="_GoBack"/>
      <w:bookmarkEnd w:id="12"/>
      <w:r>
        <w:t xml:space="preserve">).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0"/>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0"/>
              <w:widowControl w:val="0"/>
              <w:spacing w:line="240" w:lineRule="auto"/>
            </w:pPr>
            <w:r>
              <w:t>Code</w:t>
            </w:r>
          </w:p>
        </w:tc>
        <w:tc>
          <w:tcPr>
            <w:tcW w:w="7425" w:type="dxa"/>
            <w:tcMar>
              <w:top w:w="100" w:type="dxa"/>
              <w:left w:w="100" w:type="dxa"/>
              <w:bottom w:w="100" w:type="dxa"/>
              <w:right w:w="100" w:type="dxa"/>
            </w:tcMar>
          </w:tcPr>
          <w:p w14:paraId="227EFED5" w14:textId="77777777" w:rsidR="002644D2" w:rsidRDefault="00A14B97">
            <w:pPr>
              <w:pStyle w:val="normal0"/>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0"/>
              <w:widowControl w:val="0"/>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pPr>
              <w:pStyle w:val="normal0"/>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0"/>
              <w:widowControl w:val="0"/>
              <w:spacing w:line="240" w:lineRule="auto"/>
            </w:pPr>
            <w:r>
              <w:t>findable</w:t>
            </w:r>
          </w:p>
        </w:tc>
        <w:tc>
          <w:tcPr>
            <w:tcW w:w="7425" w:type="dxa"/>
            <w:tcMar>
              <w:top w:w="100" w:type="dxa"/>
              <w:left w:w="100" w:type="dxa"/>
              <w:bottom w:w="100" w:type="dxa"/>
              <w:right w:w="100" w:type="dxa"/>
            </w:tcMar>
          </w:tcPr>
          <w:p w14:paraId="57920F81" w14:textId="77777777" w:rsidR="002644D2" w:rsidRDefault="00A14B97">
            <w:pPr>
              <w:pStyle w:val="normal0"/>
              <w:widowControl w:val="0"/>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0"/>
              <w:widowControl w:val="0"/>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pPr>
              <w:pStyle w:val="normal0"/>
              <w:widowControl w:val="0"/>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0"/>
              <w:widowControl w:val="0"/>
              <w:spacing w:line="240" w:lineRule="auto"/>
            </w:pPr>
            <w:r>
              <w:t>access</w:t>
            </w:r>
          </w:p>
        </w:tc>
        <w:tc>
          <w:tcPr>
            <w:tcW w:w="7425" w:type="dxa"/>
            <w:tcMar>
              <w:top w:w="100" w:type="dxa"/>
              <w:left w:w="100" w:type="dxa"/>
              <w:bottom w:w="100" w:type="dxa"/>
              <w:right w:w="100" w:type="dxa"/>
            </w:tcMar>
          </w:tcPr>
          <w:p w14:paraId="51848691" w14:textId="77777777" w:rsidR="002644D2" w:rsidRDefault="00A14B97">
            <w:pPr>
              <w:pStyle w:val="normal0"/>
              <w:widowControl w:val="0"/>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0"/>
              <w:widowControl w:val="0"/>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pPr>
              <w:pStyle w:val="normal0"/>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0"/>
              <w:widowControl w:val="0"/>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pPr>
              <w:pStyle w:val="normal0"/>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0"/>
              <w:widowControl w:val="0"/>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pPr>
              <w:pStyle w:val="normal0"/>
              <w:widowControl w:val="0"/>
              <w:spacing w:line="240" w:lineRule="auto"/>
            </w:pPr>
            <w:r>
              <w:t>If the project page lists a preferred citation, does the mention match it?</w:t>
            </w:r>
          </w:p>
        </w:tc>
      </w:tr>
    </w:tbl>
    <w:p w14:paraId="6F0F4580" w14:textId="77777777" w:rsidR="002644D2" w:rsidRDefault="002644D2">
      <w:pPr>
        <w:pStyle w:val="normal0"/>
        <w:widowControl w:val="0"/>
      </w:pPr>
    </w:p>
    <w:p w14:paraId="37EA3DC1" w14:textId="77777777" w:rsidR="002644D2" w:rsidRDefault="00A14B97">
      <w:pPr>
        <w:pStyle w:val="Heading3"/>
        <w:widowControl w:val="0"/>
        <w:contextualSpacing w:val="0"/>
      </w:pPr>
      <w:bookmarkStart w:id="13" w:name="h.cmthu8r3irbp" w:colFirst="0" w:colLast="0"/>
      <w:bookmarkEnd w:id="13"/>
      <w:r>
        <w:t xml:space="preserve">Examples of software mentions with codes </w:t>
      </w:r>
    </w:p>
    <w:p w14:paraId="304FF180" w14:textId="77777777" w:rsidR="002644D2" w:rsidRDefault="002644D2">
      <w:pPr>
        <w:pStyle w:val="normal0"/>
      </w:pPr>
    </w:p>
    <w:p w14:paraId="05F093EB" w14:textId="77777777" w:rsidR="002644D2" w:rsidRDefault="00A14B97">
      <w:pPr>
        <w:pStyle w:val="normal0"/>
      </w:pPr>
      <w:r>
        <w:t>From the article:</w:t>
      </w:r>
    </w:p>
    <w:p w14:paraId="79675EBB" w14:textId="77777777" w:rsidR="002644D2" w:rsidRDefault="00A14B97">
      <w:pPr>
        <w:pStyle w:val="normal0"/>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0"/>
      </w:pPr>
    </w:p>
    <w:p w14:paraId="54972A99" w14:textId="77777777" w:rsidR="002644D2" w:rsidRDefault="00A14B97">
      <w:pPr>
        <w:pStyle w:val="normal0"/>
      </w:pPr>
      <w:r>
        <w:t>we identified this sentence:</w:t>
      </w:r>
    </w:p>
    <w:p w14:paraId="4649FF75" w14:textId="77777777" w:rsidR="002644D2" w:rsidRDefault="002644D2">
      <w:pPr>
        <w:pStyle w:val="normal0"/>
        <w:ind w:left="480"/>
      </w:pPr>
    </w:p>
    <w:p w14:paraId="1FD9F71C" w14:textId="77777777" w:rsidR="002644D2" w:rsidRDefault="00A14B97">
      <w:pPr>
        <w:pStyle w:val="normal0"/>
      </w:pPr>
      <w:r>
        <w:rPr>
          <w:i/>
        </w:rPr>
        <w:t>The DYMEX model we used was as described and parameterised by Yonow et al. (2004).</w:t>
      </w:r>
    </w:p>
    <w:p w14:paraId="07E9AB37" w14:textId="77777777" w:rsidR="002644D2" w:rsidRDefault="002644D2">
      <w:pPr>
        <w:pStyle w:val="normal0"/>
      </w:pPr>
    </w:p>
    <w:p w14:paraId="2A5A1FBE" w14:textId="77777777" w:rsidR="002644D2" w:rsidRDefault="00A14B97">
      <w:pPr>
        <w:pStyle w:val="normal0"/>
      </w:pPr>
      <w:r>
        <w:t>Which we coded as follows:</w:t>
      </w:r>
    </w:p>
    <w:p w14:paraId="5E808FCB" w14:textId="77777777" w:rsidR="002644D2" w:rsidRDefault="002644D2">
      <w:pPr>
        <w:pStyle w:val="normal0"/>
      </w:pPr>
    </w:p>
    <w:p w14:paraId="05193B70" w14:textId="77777777" w:rsidR="002644D2" w:rsidRDefault="00A14B97">
      <w:pPr>
        <w:pStyle w:val="normal0"/>
      </w:pPr>
      <w:r>
        <w:t>This mention was coded as an in-text mention to software used by the authors, with a reference. The software name was “DYMEX”; there were no configuration details (in the focal text) and no version number, date, or URL given. The reference was coded as a domain publication that created 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mention identifier: bioj:a2010-34-AUST_J_ENTOMOL-B02)</w:t>
      </w:r>
    </w:p>
    <w:p w14:paraId="3409DF40" w14:textId="77777777" w:rsidR="002644D2" w:rsidRDefault="002644D2">
      <w:pPr>
        <w:pStyle w:val="normal0"/>
      </w:pPr>
    </w:p>
    <w:p w14:paraId="79C6707D" w14:textId="77777777" w:rsidR="002644D2" w:rsidRDefault="00A14B97">
      <w:pPr>
        <w:pStyle w:val="normal0"/>
        <w:ind w:left="480"/>
      </w:pPr>
      <w:r>
        <w:t>From the article:</w:t>
      </w:r>
    </w:p>
    <w:p w14:paraId="4CD66E3C" w14:textId="77777777" w:rsidR="002644D2" w:rsidRDefault="002644D2">
      <w:pPr>
        <w:pStyle w:val="normal0"/>
      </w:pPr>
    </w:p>
    <w:p w14:paraId="594FD354" w14:textId="77777777" w:rsidR="002644D2" w:rsidRDefault="00A14B97">
      <w:pPr>
        <w:pStyle w:val="normal0"/>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0"/>
        <w:ind w:left="480"/>
      </w:pPr>
    </w:p>
    <w:p w14:paraId="38D2C88C" w14:textId="77777777" w:rsidR="002644D2" w:rsidRDefault="00A14B97">
      <w:pPr>
        <w:pStyle w:val="normal0"/>
        <w:ind w:left="480"/>
      </w:pPr>
      <w:r>
        <w:t>We identified this mention:</w:t>
      </w:r>
    </w:p>
    <w:p w14:paraId="09646733" w14:textId="77777777" w:rsidR="002644D2" w:rsidRDefault="002644D2">
      <w:pPr>
        <w:pStyle w:val="normal0"/>
      </w:pPr>
    </w:p>
    <w:p w14:paraId="6BD7B5D0" w14:textId="77777777" w:rsidR="002644D2" w:rsidRDefault="00A14B97">
      <w:pPr>
        <w:pStyle w:val="normal0"/>
      </w:pPr>
      <w:r>
        <w:rPr>
          <w:i/>
        </w:rPr>
        <w:t>Data were analysed with DENZO [41] and the resolution limit was determined with TRIM_DENZO (D.I.S., unpublished program).</w:t>
      </w:r>
    </w:p>
    <w:p w14:paraId="4D66E5CC" w14:textId="77777777" w:rsidR="002644D2" w:rsidRDefault="002644D2">
      <w:pPr>
        <w:pStyle w:val="normal0"/>
        <w:widowControl w:val="0"/>
      </w:pPr>
    </w:p>
    <w:p w14:paraId="7F8A990C" w14:textId="77777777" w:rsidR="002644D2" w:rsidRDefault="00A14B97">
      <w:pPr>
        <w:pStyle w:val="normal0"/>
        <w:widowControl w:val="0"/>
      </w:pPr>
      <w:r>
        <w:t>Which was coded as follows:</w:t>
      </w:r>
    </w:p>
    <w:p w14:paraId="031E6EAE" w14:textId="77777777" w:rsidR="002644D2" w:rsidRDefault="002644D2">
      <w:pPr>
        <w:pStyle w:val="normal0"/>
        <w:widowControl w:val="0"/>
      </w:pPr>
    </w:p>
    <w:p w14:paraId="4188AC81" w14:textId="77777777" w:rsidR="002644D2" w:rsidRDefault="00A14B97">
      <w:pPr>
        <w:pStyle w:val="normal0"/>
        <w:widowControl w:val="0"/>
      </w:pPr>
      <w:r>
        <w:t>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Mention identifiers: bioj:a2004-46-NATURE-C11 and bioj:a2004-46-NATURE-C10).</w:t>
      </w:r>
    </w:p>
    <w:p w14:paraId="334E998C" w14:textId="77777777" w:rsidR="002644D2" w:rsidRDefault="002644D2">
      <w:pPr>
        <w:pStyle w:val="normal0"/>
        <w:widowControl w:val="0"/>
      </w:pPr>
    </w:p>
    <w:p w14:paraId="696561AE" w14:textId="77777777" w:rsidR="002644D2" w:rsidRDefault="002644D2">
      <w:pPr>
        <w:pStyle w:val="normal0"/>
        <w:widowControl w:val="0"/>
      </w:pPr>
    </w:p>
    <w:p w14:paraId="71613789" w14:textId="77777777" w:rsidR="002644D2" w:rsidRDefault="00A14B97">
      <w:pPr>
        <w:pStyle w:val="normal0"/>
        <w:widowControl w:val="0"/>
      </w:pPr>
      <w:r>
        <w:t>From the article:</w:t>
      </w:r>
    </w:p>
    <w:p w14:paraId="399C6F1E" w14:textId="77777777" w:rsidR="002644D2" w:rsidRDefault="002644D2">
      <w:pPr>
        <w:pStyle w:val="normal0"/>
        <w:widowControl w:val="0"/>
      </w:pPr>
    </w:p>
    <w:p w14:paraId="415F9E8D" w14:textId="77777777" w:rsidR="002644D2" w:rsidRDefault="00A14B97">
      <w:pPr>
        <w:pStyle w:val="normal0"/>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0"/>
        <w:widowControl w:val="0"/>
      </w:pPr>
    </w:p>
    <w:p w14:paraId="4E572083" w14:textId="77777777" w:rsidR="002644D2" w:rsidRDefault="00A14B97">
      <w:pPr>
        <w:pStyle w:val="normal0"/>
        <w:widowControl w:val="0"/>
      </w:pPr>
      <w:r>
        <w:t>We identified this sentence as mentioning software:</w:t>
      </w:r>
    </w:p>
    <w:p w14:paraId="7F871A9A" w14:textId="77777777" w:rsidR="002644D2" w:rsidRDefault="002644D2">
      <w:pPr>
        <w:pStyle w:val="normal0"/>
        <w:widowControl w:val="0"/>
      </w:pPr>
    </w:p>
    <w:p w14:paraId="7D147E0D" w14:textId="77777777" w:rsidR="002644D2" w:rsidRDefault="00A14B97">
      <w:pPr>
        <w:pStyle w:val="normal0"/>
        <w:widowControl w:val="0"/>
      </w:pPr>
      <w:r>
        <w:rPr>
          <w:i/>
        </w:rPr>
        <w:t>We captured and analyzed images using a SPOT2e CCD camera (Diagnostic Instruments, Inc., Sterling Heights, MI) coupled to MetaMorph imaging software (Universal Imaging Corporation, Downingtown, PA).</w:t>
      </w:r>
    </w:p>
    <w:p w14:paraId="1634BF86" w14:textId="77777777" w:rsidR="002644D2" w:rsidRDefault="002644D2">
      <w:pPr>
        <w:pStyle w:val="normal0"/>
        <w:widowControl w:val="0"/>
      </w:pPr>
    </w:p>
    <w:p w14:paraId="00A42278" w14:textId="77777777" w:rsidR="002644D2" w:rsidRDefault="00A14B97">
      <w:pPr>
        <w:pStyle w:val="normal0"/>
        <w:widowControl w:val="0"/>
      </w:pPr>
      <w:r>
        <w:t>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a2001-50-CELL-C02).</w:t>
      </w:r>
    </w:p>
    <w:p w14:paraId="33CAFE35" w14:textId="77777777" w:rsidR="002644D2" w:rsidRDefault="002644D2">
      <w:pPr>
        <w:pStyle w:val="normal0"/>
      </w:pPr>
    </w:p>
    <w:p w14:paraId="0D86FBF8" w14:textId="77777777" w:rsidR="002644D2" w:rsidRDefault="00A14B97">
      <w:pPr>
        <w:pStyle w:val="Heading1"/>
        <w:contextualSpacing w:val="0"/>
      </w:pPr>
      <w:bookmarkStart w:id="14" w:name="h.it17l7i66c3a" w:colFirst="0" w:colLast="0"/>
      <w:bookmarkEnd w:id="14"/>
      <w:r>
        <w:t>Results</w:t>
      </w:r>
    </w:p>
    <w:p w14:paraId="0E7D075E" w14:textId="77777777" w:rsidR="002644D2" w:rsidRDefault="002644D2">
      <w:pPr>
        <w:pStyle w:val="normal0"/>
      </w:pPr>
    </w:p>
    <w:p w14:paraId="6D9047B2" w14:textId="77777777" w:rsidR="002644D2" w:rsidRDefault="00A14B97">
      <w:pPr>
        <w:pStyle w:val="Heading2"/>
        <w:contextualSpacing w:val="0"/>
      </w:pPr>
      <w:bookmarkStart w:id="15" w:name="h.g3u4dub7u3c6" w:colFirst="0" w:colLast="0"/>
      <w:bookmarkEnd w:id="15"/>
      <w:r>
        <w:t>Overview</w:t>
      </w:r>
    </w:p>
    <w:p w14:paraId="6FB3C5B4" w14:textId="77777777" w:rsidR="002644D2" w:rsidRDefault="002644D2">
      <w:pPr>
        <w:pStyle w:val="normal0"/>
      </w:pPr>
    </w:p>
    <w:p w14:paraId="5EB47B3B" w14:textId="1F80B355" w:rsidR="002644D2" w:rsidRDefault="00A14B97">
      <w:pPr>
        <w:pStyle w:val="normal0"/>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2E9F97D6" w14:textId="2903A2F6" w:rsidR="003C0F8E" w:rsidRDefault="005B7099" w:rsidP="003C0F8E">
      <w:pPr>
        <w:pStyle w:val="normal0"/>
        <w:keepNext/>
      </w:pPr>
      <w:r>
        <w:rPr>
          <w:noProof/>
        </w:rPr>
        <w:drawing>
          <wp:inline distT="0" distB="0" distL="0" distR="0" wp14:anchorId="40AE0B82" wp14:editId="118EA95A">
            <wp:extent cx="5943600" cy="2378710"/>
            <wp:effectExtent l="0" t="0" r="0" b="889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378710"/>
                    </a:xfrm>
                    <a:prstGeom prst="rect">
                      <a:avLst/>
                    </a:prstGeom>
                    <a:noFill/>
                    <a:ln>
                      <a:noFill/>
                    </a:ln>
                  </pic:spPr>
                </pic:pic>
              </a:graphicData>
            </a:graphic>
          </wp:inline>
        </w:drawing>
      </w:r>
    </w:p>
    <w:p w14:paraId="4CE8758D" w14:textId="7B586906" w:rsidR="002644D2" w:rsidRDefault="003C0F8E" w:rsidP="003C0F8E">
      <w:pPr>
        <w:pStyle w:val="Caption"/>
      </w:pPr>
      <w:bookmarkStart w:id="16" w:name="_Ref269370410"/>
      <w:r>
        <w:t xml:space="preserve">Figure </w:t>
      </w:r>
      <w:fldSimple w:instr=" SEQ Figure \* ARABIC ">
        <w:r w:rsidR="00177E92">
          <w:rPr>
            <w:noProof/>
          </w:rPr>
          <w:t>1</w:t>
        </w:r>
      </w:fldSimple>
      <w:bookmarkEnd w:id="16"/>
      <w:r>
        <w:t>: Counts of mentions in articles, broken down by Impact Factor strata</w:t>
      </w:r>
    </w:p>
    <w:p w14:paraId="0CF28A60" w14:textId="77777777" w:rsidR="002644D2" w:rsidRDefault="002644D2">
      <w:pPr>
        <w:pStyle w:val="normal0"/>
      </w:pPr>
    </w:p>
    <w:p w14:paraId="4FB34AC8" w14:textId="4CD89A26" w:rsidR="002644D2" w:rsidRPr="00A2228F" w:rsidRDefault="00177E92">
      <w:pPr>
        <w:pStyle w:val="normal0"/>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A2228F">
        <w:t xml:space="preserve">Table </w:t>
      </w:r>
      <w:r w:rsidR="00A2228F">
        <w:rPr>
          <w:noProof/>
        </w:rPr>
        <w:t>3</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0"/>
      </w:pPr>
    </w:p>
    <w:p w14:paraId="7EF5FEA3" w14:textId="77777777" w:rsidR="002644D2" w:rsidRDefault="002644D2">
      <w:pPr>
        <w:pStyle w:val="normal0"/>
      </w:pPr>
    </w:p>
    <w:p w14:paraId="57D2AA8A" w14:textId="4F3DC63A" w:rsidR="00A2228F" w:rsidRDefault="00A2228F" w:rsidP="00A2228F">
      <w:pPr>
        <w:pStyle w:val="Caption"/>
        <w:keepNext/>
      </w:pPr>
      <w:bookmarkStart w:id="17" w:name="_Ref269368419"/>
      <w:r>
        <w:t xml:space="preserve">Table </w:t>
      </w:r>
      <w:fldSimple w:instr=" SEQ Table \* ARABIC ">
        <w:r>
          <w:rPr>
            <w:noProof/>
          </w:rPr>
          <w:t>3</w:t>
        </w:r>
      </w:fldSimple>
      <w:bookmarkEnd w:id="17"/>
      <w:r>
        <w:t>: Types of software mentions in publications</w:t>
      </w:r>
    </w:p>
    <w:tbl>
      <w:tblPr>
        <w:tblStyle w:val="a5"/>
        <w:tblW w:w="76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tblGrid>
      <w:tr w:rsidR="00BB779C" w14:paraId="70B05E5A" w14:textId="77777777" w:rsidTr="00BB779C">
        <w:tc>
          <w:tcPr>
            <w:tcW w:w="2010" w:type="dxa"/>
            <w:tcMar>
              <w:top w:w="100" w:type="dxa"/>
              <w:left w:w="100" w:type="dxa"/>
              <w:bottom w:w="100" w:type="dxa"/>
              <w:right w:w="100" w:type="dxa"/>
            </w:tcMar>
          </w:tcPr>
          <w:p w14:paraId="3E36B73D" w14:textId="77777777" w:rsidR="00BB779C" w:rsidRDefault="00BB779C">
            <w:pPr>
              <w:pStyle w:val="normal0"/>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BB779C" w:rsidRDefault="00BB779C">
            <w:pPr>
              <w:pStyle w:val="normal0"/>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BB779C" w:rsidRDefault="00BB779C">
            <w:pPr>
              <w:pStyle w:val="normal0"/>
              <w:spacing w:line="240" w:lineRule="auto"/>
            </w:pPr>
            <w:r>
              <w:rPr>
                <w:rFonts w:ascii="Calibri" w:eastAsia="Calibri" w:hAnsi="Calibri" w:cs="Calibri"/>
              </w:rPr>
              <w:t>Count</w:t>
            </w:r>
          </w:p>
        </w:tc>
      </w:tr>
      <w:tr w:rsidR="00BB779C" w14:paraId="401E42AC" w14:textId="77777777" w:rsidTr="00BB779C">
        <w:tc>
          <w:tcPr>
            <w:tcW w:w="2010" w:type="dxa"/>
            <w:tcMar>
              <w:top w:w="100" w:type="dxa"/>
              <w:left w:w="100" w:type="dxa"/>
              <w:bottom w:w="100" w:type="dxa"/>
              <w:right w:w="100" w:type="dxa"/>
            </w:tcMar>
          </w:tcPr>
          <w:p w14:paraId="392085E7" w14:textId="77777777" w:rsidR="00BB779C" w:rsidRDefault="00BB779C">
            <w:pPr>
              <w:pStyle w:val="normal0"/>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BB779C" w:rsidRDefault="00BB779C">
            <w:pPr>
              <w:pStyle w:val="normal0"/>
              <w:spacing w:line="240" w:lineRule="auto"/>
            </w:pPr>
            <w:r>
              <w:rPr>
                <w:rFonts w:ascii="Calibri" w:eastAsia="Calibri" w:hAnsi="Calibri" w:cs="Calibri"/>
                <w:i/>
              </w:rPr>
              <w:t>… was calculated using biosys (Swofford &amp; Selander 1981).</w:t>
            </w:r>
          </w:p>
        </w:tc>
        <w:tc>
          <w:tcPr>
            <w:tcW w:w="870" w:type="dxa"/>
            <w:tcMar>
              <w:top w:w="100" w:type="dxa"/>
              <w:left w:w="100" w:type="dxa"/>
              <w:bottom w:w="100" w:type="dxa"/>
              <w:right w:w="100" w:type="dxa"/>
            </w:tcMar>
          </w:tcPr>
          <w:p w14:paraId="1BE02DC7" w14:textId="77777777" w:rsidR="00BB779C" w:rsidRDefault="00BB779C">
            <w:pPr>
              <w:pStyle w:val="normal0"/>
              <w:spacing w:line="240" w:lineRule="auto"/>
            </w:pPr>
            <w:r>
              <w:rPr>
                <w:rFonts w:ascii="Calibri" w:eastAsia="Calibri" w:hAnsi="Calibri" w:cs="Calibri"/>
              </w:rPr>
              <w:t>105</w:t>
            </w:r>
          </w:p>
        </w:tc>
      </w:tr>
      <w:tr w:rsidR="00BB779C" w14:paraId="187C05F3" w14:textId="77777777" w:rsidTr="00BB779C">
        <w:tc>
          <w:tcPr>
            <w:tcW w:w="2010" w:type="dxa"/>
            <w:tcMar>
              <w:top w:w="100" w:type="dxa"/>
              <w:left w:w="100" w:type="dxa"/>
              <w:bottom w:w="100" w:type="dxa"/>
              <w:right w:w="100" w:type="dxa"/>
            </w:tcMar>
          </w:tcPr>
          <w:p w14:paraId="63F08724" w14:textId="77777777" w:rsidR="00BB779C" w:rsidRDefault="00BB779C">
            <w:pPr>
              <w:pStyle w:val="normal0"/>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BB779C" w:rsidRDefault="00BB779C">
            <w:pPr>
              <w:pStyle w:val="normal0"/>
              <w:spacing w:line="240" w:lineRule="auto"/>
            </w:pPr>
            <w:r>
              <w:rPr>
                <w:rFonts w:ascii="Calibri" w:eastAsia="Calibri" w:hAnsi="Calibri" w:cs="Calibri"/>
                <w:i/>
              </w:rPr>
              <w:t>…  as analyzed by the BIAevaluation software (Biacore, 1997).</w:t>
            </w:r>
          </w:p>
          <w:p w14:paraId="6FA29354" w14:textId="77777777" w:rsidR="00BB779C" w:rsidRDefault="00BB779C">
            <w:pPr>
              <w:pStyle w:val="normal0"/>
              <w:spacing w:line="240" w:lineRule="auto"/>
            </w:pPr>
            <w:r>
              <w:rPr>
                <w:rFonts w:ascii="Calibri" w:eastAsia="Calibri" w:hAnsi="Calibri" w:cs="Calibri"/>
              </w:rPr>
              <w:t>Reference List has: Biacore, I. (1997). BIAevaluation Software Handbook, version 3.0 (Uppsala, Sweden: Biacore, Inc)</w:t>
            </w:r>
          </w:p>
        </w:tc>
        <w:tc>
          <w:tcPr>
            <w:tcW w:w="870" w:type="dxa"/>
            <w:tcMar>
              <w:top w:w="100" w:type="dxa"/>
              <w:left w:w="100" w:type="dxa"/>
              <w:bottom w:w="100" w:type="dxa"/>
              <w:right w:w="100" w:type="dxa"/>
            </w:tcMar>
          </w:tcPr>
          <w:p w14:paraId="4AFADFBF" w14:textId="77777777" w:rsidR="00BB779C" w:rsidRDefault="00BB779C">
            <w:pPr>
              <w:pStyle w:val="normal0"/>
              <w:spacing w:line="240" w:lineRule="auto"/>
            </w:pPr>
            <w:r>
              <w:rPr>
                <w:rFonts w:ascii="Calibri" w:eastAsia="Calibri" w:hAnsi="Calibri" w:cs="Calibri"/>
              </w:rPr>
              <w:t>6</w:t>
            </w:r>
          </w:p>
        </w:tc>
      </w:tr>
      <w:tr w:rsidR="00BB779C" w14:paraId="12D832F0" w14:textId="77777777" w:rsidTr="00BB779C">
        <w:tc>
          <w:tcPr>
            <w:tcW w:w="2010" w:type="dxa"/>
            <w:tcMar>
              <w:top w:w="100" w:type="dxa"/>
              <w:left w:w="100" w:type="dxa"/>
              <w:bottom w:w="100" w:type="dxa"/>
              <w:right w:w="100" w:type="dxa"/>
            </w:tcMar>
          </w:tcPr>
          <w:p w14:paraId="68FD08FA" w14:textId="77777777" w:rsidR="00BB779C" w:rsidRDefault="00BB779C">
            <w:pPr>
              <w:pStyle w:val="normal0"/>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BB779C" w:rsidRDefault="00BB779C">
            <w:pPr>
              <w:pStyle w:val="normal0"/>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BB779C" w:rsidRDefault="00BB779C">
            <w:pPr>
              <w:pStyle w:val="normal0"/>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c>
          <w:tcPr>
            <w:tcW w:w="870" w:type="dxa"/>
            <w:tcMar>
              <w:top w:w="100" w:type="dxa"/>
              <w:left w:w="100" w:type="dxa"/>
              <w:bottom w:w="100" w:type="dxa"/>
              <w:right w:w="100" w:type="dxa"/>
            </w:tcMar>
          </w:tcPr>
          <w:p w14:paraId="550D5456" w14:textId="1936444E" w:rsidR="00BB779C" w:rsidRDefault="00BB779C">
            <w:pPr>
              <w:pStyle w:val="normal0"/>
              <w:spacing w:line="240" w:lineRule="auto"/>
            </w:pPr>
            <w:r>
              <w:rPr>
                <w:rFonts w:ascii="Calibri" w:eastAsia="Calibri" w:hAnsi="Calibri" w:cs="Calibri"/>
              </w:rPr>
              <w:t xml:space="preserve">15 </w:t>
            </w:r>
          </w:p>
        </w:tc>
      </w:tr>
      <w:tr w:rsidR="00BB779C" w14:paraId="54D0FB04" w14:textId="77777777" w:rsidTr="00BB779C">
        <w:tc>
          <w:tcPr>
            <w:tcW w:w="2010" w:type="dxa"/>
            <w:tcMar>
              <w:top w:w="100" w:type="dxa"/>
              <w:left w:w="100" w:type="dxa"/>
              <w:bottom w:w="100" w:type="dxa"/>
              <w:right w:w="100" w:type="dxa"/>
            </w:tcMar>
          </w:tcPr>
          <w:p w14:paraId="0B26DF28" w14:textId="77777777" w:rsidR="00BB779C" w:rsidRDefault="00BB779C">
            <w:pPr>
              <w:pStyle w:val="normal0"/>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BB779C" w:rsidRDefault="00BB779C">
            <w:pPr>
              <w:pStyle w:val="normal0"/>
              <w:spacing w:line="240" w:lineRule="auto"/>
            </w:pPr>
            <w:r>
              <w:rPr>
                <w:rFonts w:ascii="Calibri" w:eastAsia="Calibri" w:hAnsi="Calibri" w:cs="Calibri"/>
              </w:rPr>
              <w:t xml:space="preserve">… </w:t>
            </w:r>
            <w:r>
              <w:rPr>
                <w:rFonts w:ascii="Calibri" w:eastAsia="Calibri" w:hAnsi="Calibri" w:cs="Calibri"/>
                <w:i/>
              </w:rPr>
              <w:t>were analyzed using MapQTL (4.0) software.</w:t>
            </w:r>
          </w:p>
        </w:tc>
        <w:tc>
          <w:tcPr>
            <w:tcW w:w="870" w:type="dxa"/>
            <w:tcMar>
              <w:top w:w="100" w:type="dxa"/>
              <w:left w:w="100" w:type="dxa"/>
              <w:bottom w:w="100" w:type="dxa"/>
              <w:right w:w="100" w:type="dxa"/>
            </w:tcMar>
          </w:tcPr>
          <w:p w14:paraId="0DAAF10C" w14:textId="10A17587" w:rsidR="00BB779C" w:rsidRDefault="00BB779C">
            <w:pPr>
              <w:pStyle w:val="normal0"/>
              <w:spacing w:line="240" w:lineRule="auto"/>
            </w:pPr>
            <w:r>
              <w:rPr>
                <w:rFonts w:ascii="Calibri" w:eastAsia="Calibri" w:hAnsi="Calibri" w:cs="Calibri"/>
              </w:rPr>
              <w:t>90</w:t>
            </w:r>
          </w:p>
        </w:tc>
      </w:tr>
      <w:tr w:rsidR="00BB779C" w14:paraId="1EFC822E" w14:textId="77777777" w:rsidTr="00BB779C">
        <w:tc>
          <w:tcPr>
            <w:tcW w:w="2010" w:type="dxa"/>
            <w:tcMar>
              <w:top w:w="100" w:type="dxa"/>
              <w:left w:w="100" w:type="dxa"/>
              <w:bottom w:w="100" w:type="dxa"/>
              <w:right w:w="100" w:type="dxa"/>
            </w:tcMar>
          </w:tcPr>
          <w:p w14:paraId="703AAF2D" w14:textId="77777777" w:rsidR="00BB779C" w:rsidRDefault="00BB779C">
            <w:pPr>
              <w:pStyle w:val="normal0"/>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BB779C" w:rsidRDefault="00BB779C">
            <w:pPr>
              <w:pStyle w:val="normal0"/>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c>
          <w:tcPr>
            <w:tcW w:w="870" w:type="dxa"/>
            <w:tcMar>
              <w:top w:w="100" w:type="dxa"/>
              <w:left w:w="100" w:type="dxa"/>
              <w:bottom w:w="100" w:type="dxa"/>
              <w:right w:w="100" w:type="dxa"/>
            </w:tcMar>
          </w:tcPr>
          <w:p w14:paraId="61F37E1A" w14:textId="678847DD" w:rsidR="00BB779C" w:rsidRDefault="00BB779C">
            <w:pPr>
              <w:pStyle w:val="normal0"/>
              <w:spacing w:line="240" w:lineRule="auto"/>
            </w:pPr>
            <w:r>
              <w:rPr>
                <w:rFonts w:ascii="Calibri" w:eastAsia="Calibri" w:hAnsi="Calibri" w:cs="Calibri"/>
              </w:rPr>
              <w:t>53</w:t>
            </w:r>
          </w:p>
        </w:tc>
      </w:tr>
      <w:tr w:rsidR="00BB779C" w14:paraId="5D61D6EA" w14:textId="77777777" w:rsidTr="00BB779C">
        <w:tc>
          <w:tcPr>
            <w:tcW w:w="2010" w:type="dxa"/>
            <w:tcMar>
              <w:top w:w="100" w:type="dxa"/>
              <w:left w:w="100" w:type="dxa"/>
              <w:bottom w:w="100" w:type="dxa"/>
              <w:right w:w="100" w:type="dxa"/>
            </w:tcMar>
          </w:tcPr>
          <w:p w14:paraId="581ADCC0" w14:textId="77777777" w:rsidR="00BB779C" w:rsidRDefault="00BB779C">
            <w:pPr>
              <w:pStyle w:val="normal0"/>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BB779C" w:rsidRDefault="00BB779C">
            <w:pPr>
              <w:pStyle w:val="normal0"/>
              <w:spacing w:line="240" w:lineRule="auto"/>
            </w:pPr>
            <w:r>
              <w:rPr>
                <w:rFonts w:ascii="Calibri" w:eastAsia="Calibri" w:hAnsi="Calibri" w:cs="Calibri"/>
                <w:i/>
              </w:rPr>
              <w:t>… freely available from http://www.cibiv.at/software/pda/ .</w:t>
            </w:r>
          </w:p>
        </w:tc>
        <w:tc>
          <w:tcPr>
            <w:tcW w:w="870" w:type="dxa"/>
            <w:tcMar>
              <w:top w:w="100" w:type="dxa"/>
              <w:left w:w="100" w:type="dxa"/>
              <w:bottom w:w="100" w:type="dxa"/>
              <w:right w:w="100" w:type="dxa"/>
            </w:tcMar>
          </w:tcPr>
          <w:p w14:paraId="4EA95725" w14:textId="77777777" w:rsidR="00BB779C" w:rsidRDefault="00BB779C">
            <w:pPr>
              <w:pStyle w:val="normal0"/>
              <w:spacing w:line="240" w:lineRule="auto"/>
            </w:pPr>
            <w:r>
              <w:rPr>
                <w:rFonts w:ascii="Calibri" w:eastAsia="Calibri" w:hAnsi="Calibri" w:cs="Calibri"/>
              </w:rPr>
              <w:t>13</w:t>
            </w:r>
          </w:p>
        </w:tc>
      </w:tr>
      <w:tr w:rsidR="00BB779C" w14:paraId="3C231526" w14:textId="77777777" w:rsidTr="00BB779C">
        <w:tc>
          <w:tcPr>
            <w:tcW w:w="2010" w:type="dxa"/>
            <w:tcMar>
              <w:top w:w="100" w:type="dxa"/>
              <w:left w:w="100" w:type="dxa"/>
              <w:bottom w:w="100" w:type="dxa"/>
              <w:right w:w="100" w:type="dxa"/>
            </w:tcMar>
          </w:tcPr>
          <w:p w14:paraId="0D7EA541" w14:textId="77777777" w:rsidR="00BB779C" w:rsidRDefault="00BB779C">
            <w:pPr>
              <w:pStyle w:val="normal0"/>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BB779C" w:rsidRDefault="00BB779C">
            <w:pPr>
              <w:pStyle w:val="normal0"/>
              <w:spacing w:line="240" w:lineRule="auto"/>
            </w:pPr>
            <w:r>
              <w:rPr>
                <w:rFonts w:ascii="Calibri" w:eastAsia="Calibri" w:hAnsi="Calibri" w:cs="Calibri"/>
                <w:i/>
              </w:rPr>
              <w:t>… was carried out using software implemented in the Java programming language.</w:t>
            </w:r>
          </w:p>
        </w:tc>
        <w:tc>
          <w:tcPr>
            <w:tcW w:w="870" w:type="dxa"/>
            <w:tcMar>
              <w:top w:w="100" w:type="dxa"/>
              <w:left w:w="100" w:type="dxa"/>
              <w:bottom w:w="100" w:type="dxa"/>
              <w:right w:w="100" w:type="dxa"/>
            </w:tcMar>
          </w:tcPr>
          <w:p w14:paraId="7AA2797F" w14:textId="77777777" w:rsidR="00BB779C" w:rsidRDefault="00BB779C">
            <w:pPr>
              <w:pStyle w:val="normal0"/>
              <w:spacing w:line="240" w:lineRule="auto"/>
            </w:pPr>
            <w:r>
              <w:rPr>
                <w:rFonts w:ascii="Calibri" w:eastAsia="Calibri" w:hAnsi="Calibri" w:cs="Calibri"/>
              </w:rPr>
              <w:t>4</w:t>
            </w:r>
          </w:p>
        </w:tc>
      </w:tr>
    </w:tbl>
    <w:p w14:paraId="28EF1664" w14:textId="77777777" w:rsidR="002644D2" w:rsidRDefault="002644D2">
      <w:pPr>
        <w:pStyle w:val="normal0"/>
      </w:pPr>
    </w:p>
    <w:p w14:paraId="6220354A" w14:textId="123A29CE" w:rsidR="00177E92" w:rsidRDefault="000E7C16" w:rsidP="00177E92">
      <w:pPr>
        <w:pStyle w:val="normal0"/>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fldSimple w:instr=" SEQ Figure \* ARABIC ">
        <w:r>
          <w:rPr>
            <w:noProof/>
          </w:rPr>
          <w:t>2</w:t>
        </w:r>
      </w:fldSimple>
      <w:r>
        <w:t>: Types of software mentions</w:t>
      </w:r>
    </w:p>
    <w:p w14:paraId="2D33A1BE" w14:textId="779622C2" w:rsidR="00177E92" w:rsidRDefault="000E7C16" w:rsidP="00177E92">
      <w:pPr>
        <w:pStyle w:val="normal0"/>
        <w:keepNext/>
      </w:pPr>
      <w:r>
        <w:rPr>
          <w:noProof/>
        </w:rPr>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18" w:name="_Ref269370672"/>
      <w:r>
        <w:t xml:space="preserve">Figure </w:t>
      </w:r>
      <w:fldSimple w:instr=" SEQ Figure \* ARABIC ">
        <w:r>
          <w:rPr>
            <w:noProof/>
          </w:rPr>
          <w:t>3</w:t>
        </w:r>
      </w:fldSimple>
      <w:bookmarkEnd w:id="18"/>
      <w:r>
        <w:t>: Major software mention types by journal strata</w:t>
      </w:r>
    </w:p>
    <w:p w14:paraId="25FE91E6" w14:textId="77777777" w:rsidR="002644D2" w:rsidRDefault="002644D2">
      <w:pPr>
        <w:pStyle w:val="normal0"/>
      </w:pPr>
    </w:p>
    <w:p w14:paraId="322FF69A" w14:textId="26DEBC44" w:rsidR="002644D2" w:rsidRDefault="00A14B97">
      <w:pPr>
        <w:pStyle w:val="normal0"/>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0"/>
      </w:pPr>
    </w:p>
    <w:p w14:paraId="62F5B6D7" w14:textId="6859433A" w:rsidR="002644D2" w:rsidRDefault="00A14B97">
      <w:pPr>
        <w:pStyle w:val="normal0"/>
      </w:pPr>
      <w:r>
        <w:rPr>
          <w:rFonts w:ascii="Calibri" w:eastAsia="Calibri" w:hAnsi="Calibri" w:cs="Calibri"/>
        </w:rPr>
        <w:t xml:space="preserve">The mentions we found were to </w:t>
      </w:r>
      <w:r w:rsidR="00BC7ED0" w:rsidRPr="00BC7ED0">
        <w:rPr>
          <w:rFonts w:ascii="Calibri" w:eastAsia="Calibri" w:hAnsi="Calibri" w:cs="Calibri"/>
        </w:rPr>
        <w:t>137</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the Appendix.</w:t>
      </w:r>
    </w:p>
    <w:p w14:paraId="07743CC3" w14:textId="77777777" w:rsidR="002644D2" w:rsidRDefault="00A14B97">
      <w:pPr>
        <w:pStyle w:val="Heading2"/>
        <w:contextualSpacing w:val="0"/>
      </w:pPr>
      <w:bookmarkStart w:id="19" w:name="h.l8a5g2c9aaxf" w:colFirst="0" w:colLast="0"/>
      <w:bookmarkEnd w:id="19"/>
      <w:r>
        <w:t>Citation functions</w:t>
      </w:r>
    </w:p>
    <w:p w14:paraId="114BB279" w14:textId="77777777" w:rsidR="002644D2" w:rsidRDefault="002644D2">
      <w:pPr>
        <w:pStyle w:val="normal0"/>
      </w:pPr>
    </w:p>
    <w:p w14:paraId="200A9730" w14:textId="77777777" w:rsidR="002644D2" w:rsidRDefault="00A14B97">
      <w:pPr>
        <w:pStyle w:val="Heading3"/>
        <w:contextualSpacing w:val="0"/>
      </w:pPr>
      <w:bookmarkStart w:id="20" w:name="h.z67lob4dzwvt" w:colFirst="0" w:colLast="0"/>
      <w:bookmarkEnd w:id="20"/>
      <w:r>
        <w:t>Identifying and finding software</w:t>
      </w:r>
    </w:p>
    <w:p w14:paraId="5156CE00" w14:textId="77777777" w:rsidR="002644D2" w:rsidRDefault="002644D2">
      <w:pPr>
        <w:pStyle w:val="normal0"/>
      </w:pPr>
    </w:p>
    <w:p w14:paraId="1C8B5587" w14:textId="04F06BDA" w:rsidR="00A6514D" w:rsidRDefault="00A14B97">
      <w:pPr>
        <w:pStyle w:val="normal0"/>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0"/>
        <w:rPr>
          <w:rFonts w:ascii="Calibri" w:eastAsia="Calibri" w:hAnsi="Calibri" w:cs="Calibri"/>
        </w:rPr>
      </w:pPr>
    </w:p>
    <w:p w14:paraId="0E732CD3" w14:textId="70AE2226" w:rsidR="00BC7ED0" w:rsidRDefault="002F6DD2">
      <w:pPr>
        <w:pStyle w:val="normal0"/>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0"/>
        <w:rPr>
          <w:rFonts w:ascii="Calibri" w:eastAsia="Calibri" w:hAnsi="Calibri" w:cs="Calibri"/>
        </w:rPr>
      </w:pPr>
    </w:p>
    <w:p w14:paraId="56E1820F" w14:textId="2BBE141D" w:rsidR="00CA0170" w:rsidRDefault="00CA0170">
      <w:pPr>
        <w:pStyle w:val="normal0"/>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while the others Tiers rarely discussed software that could not be identified (96% and 97%).</w:t>
      </w:r>
    </w:p>
    <w:p w14:paraId="2447596F" w14:textId="77777777" w:rsidR="00CA0170" w:rsidRDefault="00CA0170">
      <w:pPr>
        <w:pStyle w:val="normal0"/>
        <w:rPr>
          <w:rFonts w:ascii="Calibri" w:eastAsia="Calibri" w:hAnsi="Calibri" w:cs="Calibri"/>
        </w:rPr>
      </w:pPr>
    </w:p>
    <w:p w14:paraId="63167F02" w14:textId="2077742D" w:rsidR="00CA0170" w:rsidRDefault="00CA0170">
      <w:pPr>
        <w:pStyle w:val="normal0"/>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0"/>
      </w:pPr>
    </w:p>
    <w:p w14:paraId="29090323" w14:textId="26B17544" w:rsidR="002644D2" w:rsidRPr="00A6514D" w:rsidRDefault="00323B94">
      <w:pPr>
        <w:pStyle w:val="normal0"/>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21" w:name="h.6pf4bxslsw60" w:colFirst="0" w:colLast="0"/>
      <w:bookmarkEnd w:id="21"/>
      <w:r>
        <w:t>Accessibility and reusability</w:t>
      </w:r>
    </w:p>
    <w:p w14:paraId="3A19A895" w14:textId="77777777" w:rsidR="002644D2" w:rsidRDefault="002644D2">
      <w:pPr>
        <w:pStyle w:val="normal0"/>
      </w:pPr>
    </w:p>
    <w:p w14:paraId="05652351" w14:textId="7384E453" w:rsidR="002644D2" w:rsidRDefault="00A14B97">
      <w:pPr>
        <w:pStyle w:val="normal0"/>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as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0"/>
      </w:pPr>
    </w:p>
    <w:p w14:paraId="24AF05D2" w14:textId="063651C9" w:rsidR="002644D2" w:rsidRDefault="00A14B97">
      <w:pPr>
        <w:pStyle w:val="normal0"/>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0"/>
      </w:pPr>
    </w:p>
    <w:p w14:paraId="493AAB49" w14:textId="28CAAD66" w:rsidR="002644D2" w:rsidRDefault="00A14B97">
      <w:pPr>
        <w:pStyle w:val="normal0"/>
        <w:rPr>
          <w:rFonts w:ascii="Calibri" w:eastAsia="Calibri" w:hAnsi="Calibri" w:cs="Calibri"/>
        </w:rPr>
      </w:pPr>
      <w:r>
        <w:rPr>
          <w:rFonts w:ascii="Calibri" w:eastAsia="Calibri" w:hAnsi="Calibri" w:cs="Calibri"/>
        </w:rPr>
        <w:t xml:space="preserve">Viewed by strata, as shown in Figure XXXX,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extendability of articles published in higher quality venues is no higher than those published in lower quality venues.  </w:t>
      </w:r>
    </w:p>
    <w:p w14:paraId="026AF6BA" w14:textId="77777777" w:rsidR="00095289" w:rsidRDefault="00095289">
      <w:pPr>
        <w:pStyle w:val="normal0"/>
      </w:pPr>
    </w:p>
    <w:p w14:paraId="6AC9F7E4" w14:textId="13CA555A" w:rsidR="002644D2" w:rsidRDefault="00095289">
      <w:pPr>
        <w:pStyle w:val="normal0"/>
      </w:pPr>
      <w:r>
        <w:rPr>
          <w:noProof/>
        </w:rPr>
        <w:drawing>
          <wp:inline distT="0" distB="0" distL="0" distR="0" wp14:anchorId="67ACDA38" wp14:editId="54165392">
            <wp:extent cx="4515613" cy="3614420"/>
            <wp:effectExtent l="0" t="0" r="5715" b="0"/>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6137E701" w14:textId="6C877352" w:rsidR="002644D2" w:rsidRDefault="002644D2">
      <w:pPr>
        <w:pStyle w:val="normal0"/>
      </w:pPr>
    </w:p>
    <w:p w14:paraId="38A5F0E6" w14:textId="77777777" w:rsidR="002644D2" w:rsidRDefault="002644D2">
      <w:pPr>
        <w:pStyle w:val="normal0"/>
        <w:widowControl w:val="0"/>
      </w:pPr>
    </w:p>
    <w:p w14:paraId="511771BC" w14:textId="77777777" w:rsidR="002644D2" w:rsidRDefault="00A14B97">
      <w:pPr>
        <w:pStyle w:val="Heading1"/>
        <w:widowControl w:val="0"/>
        <w:contextualSpacing w:val="0"/>
      </w:pPr>
      <w:bookmarkStart w:id="22" w:name="h.205c39kaboy1" w:colFirst="0" w:colLast="0"/>
      <w:bookmarkEnd w:id="22"/>
      <w:r>
        <w:t>Discussion</w:t>
      </w:r>
    </w:p>
    <w:p w14:paraId="0B730C65" w14:textId="77777777" w:rsidR="002644D2" w:rsidRDefault="002644D2">
      <w:pPr>
        <w:pStyle w:val="normal0"/>
        <w:widowControl w:val="0"/>
      </w:pPr>
    </w:p>
    <w:p w14:paraId="57AF4306" w14:textId="55615796" w:rsidR="002644D2" w:rsidRDefault="00A14B97">
      <w:pPr>
        <w:pStyle w:val="normal0"/>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0"/>
        <w:widowControl w:val="0"/>
      </w:pPr>
    </w:p>
    <w:p w14:paraId="3764C109" w14:textId="77777777" w:rsidR="002644D2" w:rsidRDefault="00A14B97">
      <w:pPr>
        <w:pStyle w:val="normal0"/>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0"/>
        <w:widowControl w:val="0"/>
      </w:pPr>
    </w:p>
    <w:p w14:paraId="69CE9A91" w14:textId="60B0A322" w:rsidR="002644D2" w:rsidRDefault="00A14B97">
      <w:pPr>
        <w:pStyle w:val="normal0"/>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0"/>
        <w:widowControl w:val="0"/>
      </w:pPr>
    </w:p>
    <w:p w14:paraId="1CDE619B" w14:textId="18491F63" w:rsidR="002644D2" w:rsidRDefault="00A14B97">
      <w:pPr>
        <w:pStyle w:val="normal0"/>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0"/>
        <w:widowControl w:val="0"/>
      </w:pPr>
    </w:p>
    <w:p w14:paraId="05F317CC" w14:textId="6555C647" w:rsidR="002644D2" w:rsidRDefault="00A14B97">
      <w:pPr>
        <w:pStyle w:val="normal0"/>
        <w:widowControl w:val="0"/>
      </w:pPr>
      <w:r>
        <w:t xml:space="preserve">As we move further up the list of attributes necessary for reproducibility and for efficient innovation through building on the work of others, the situation declines even further.  Only </w:t>
      </w:r>
      <w:r w:rsidR="00EB551A">
        <w:t>79</w:t>
      </w:r>
      <w:r>
        <w:t xml:space="preserve">% 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0"/>
        <w:widowControl w:val="0"/>
      </w:pPr>
    </w:p>
    <w:p w14:paraId="30E643B4" w14:textId="77777777" w:rsidR="002644D2" w:rsidRDefault="00A14B97">
      <w:pPr>
        <w:pStyle w:val="Heading2"/>
        <w:widowControl w:val="0"/>
        <w:contextualSpacing w:val="0"/>
      </w:pPr>
      <w:bookmarkStart w:id="23" w:name="h.19ksdyujm55t" w:colFirst="0" w:colLast="0"/>
      <w:bookmarkEnd w:id="23"/>
      <w:r>
        <w:t>What is to be done?</w:t>
      </w:r>
    </w:p>
    <w:p w14:paraId="0CC0188D" w14:textId="77777777" w:rsidR="002644D2" w:rsidRDefault="002644D2">
      <w:pPr>
        <w:pStyle w:val="normal0"/>
        <w:widowControl w:val="0"/>
      </w:pPr>
    </w:p>
    <w:p w14:paraId="407A89A0" w14:textId="77777777" w:rsidR="002644D2" w:rsidRDefault="00A14B97">
      <w:pPr>
        <w:pStyle w:val="normal0"/>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0"/>
        <w:widowControl w:val="0"/>
      </w:pPr>
    </w:p>
    <w:p w14:paraId="3F3336E6" w14:textId="77777777" w:rsidR="002644D2" w:rsidRDefault="00A14B97">
      <w:pPr>
        <w:pStyle w:val="normal0"/>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0"/>
        <w:widowControl w:val="0"/>
      </w:pPr>
    </w:p>
    <w:p w14:paraId="3B1AB3B5" w14:textId="5075051C" w:rsidR="002644D2" w:rsidRDefault="00A14B97">
      <w:pPr>
        <w:pStyle w:val="normal0"/>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0"/>
        <w:widowControl w:val="0"/>
      </w:pPr>
    </w:p>
    <w:p w14:paraId="10C86F66" w14:textId="351EB833" w:rsidR="002644D2" w:rsidRDefault="00A14B97">
      <w:pPr>
        <w:pStyle w:val="normal0"/>
        <w:widowControl w:val="0"/>
      </w:pPr>
      <w:r>
        <w:t>We are, of course, not the first to make this point. Indeed many citation style guides offer forms for citing software</w:t>
      </w:r>
      <w:r w:rsidR="0033755E">
        <w:t xml:space="preserve"> XXXX</w:t>
      </w:r>
      <w:r>
        <w:t>. Recent efforts in this space include work analogous to data citation, such as that undertaken by DataOne and the ESIP organization. A promising way to incorporate version information is to link directly to the source code repositories that development teams use to track their development, and automating the creation of a Digital Object identifier or other Handles. Systems with this approach have been developed at CERN XXXX and by the Mozilla Science Project XXXX.</w:t>
      </w:r>
    </w:p>
    <w:p w14:paraId="7466433D" w14:textId="77777777" w:rsidR="002644D2" w:rsidRDefault="002644D2">
      <w:pPr>
        <w:pStyle w:val="normal0"/>
        <w:widowControl w:val="0"/>
      </w:pPr>
    </w:p>
    <w:p w14:paraId="122E7B4A" w14:textId="6C19D6FB" w:rsidR="002644D2" w:rsidRDefault="00A14B97">
      <w:pPr>
        <w:pStyle w:val="normal0"/>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readers, that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0"/>
        <w:widowControl w:val="0"/>
      </w:pPr>
    </w:p>
    <w:p w14:paraId="5A8967BE" w14:textId="07D55C5E" w:rsidR="002644D2" w:rsidRDefault="00A14B97">
      <w:pPr>
        <w:pStyle w:val="normal0"/>
        <w:widowControl w:val="0"/>
      </w:pPr>
      <w:r>
        <w:rPr>
          <w:b/>
        </w:rPr>
        <w:t>Improving crediting.</w:t>
      </w:r>
      <w:r>
        <w:t xml:space="preserve"> As with identification and findability, authors appear committed to providing information about the origins of software, facilitating crediting their authors or contributors and post-hoc bibliographic analyses.  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0"/>
        <w:widowControl w:val="0"/>
      </w:pPr>
    </w:p>
    <w:p w14:paraId="7E0139A8" w14:textId="2431F4D2" w:rsidR="002644D2" w:rsidRDefault="00A14B97">
      <w:pPr>
        <w:pStyle w:val="normal0"/>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0"/>
        <w:widowControl w:val="0"/>
      </w:pPr>
    </w:p>
    <w:p w14:paraId="7FA16A0F" w14:textId="3F880D6C" w:rsidR="002644D2" w:rsidRDefault="00A14B97">
      <w:pPr>
        <w:pStyle w:val="normal0"/>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 xml:space="preserve">(18%) </w:t>
      </w:r>
      <w:r w:rsidR="00A87ADC">
        <w:t>made a specific request to be me</w:t>
      </w:r>
      <w:r w:rsidR="00531E23">
        <w:t>ntioned in some way. These were mentioned in 15 articles, resulting in 31 combinations of these packages and articles. We found 21 cases where the requested citation was used</w:t>
      </w:r>
      <w:r>
        <w:t xml:space="preserve"> </w:t>
      </w:r>
      <w:r w:rsidR="00531E23">
        <w:t>(68%, across 11 articles)</w:t>
      </w:r>
      <w:r>
        <w:t xml:space="preserve">, leaving </w:t>
      </w:r>
      <w:r w:rsidR="00531E23">
        <w:t>10 cases where the request was not followed (32%, occurring across 8 articles)</w:t>
      </w:r>
      <w:r>
        <w:t>. We can only speculate but this may be a combination of not being aware of the request, publisher</w:t>
      </w:r>
      <w:r w:rsidR="00976B8C">
        <w:t>’</w:t>
      </w:r>
      <w:r>
        <w:t xml:space="preserve">s style guides, or simple inattention on the author’s behalf. </w:t>
      </w:r>
    </w:p>
    <w:p w14:paraId="6E6EB24A" w14:textId="77777777" w:rsidR="002644D2" w:rsidRDefault="002644D2">
      <w:pPr>
        <w:pStyle w:val="normal0"/>
        <w:widowControl w:val="0"/>
      </w:pPr>
    </w:p>
    <w:p w14:paraId="27BAB001" w14:textId="77777777" w:rsidR="002644D2" w:rsidRDefault="00A14B97">
      <w:pPr>
        <w:pStyle w:val="normal0"/>
        <w:widowControl w:val="0"/>
      </w:pPr>
      <w:r>
        <w:t>One possibility to improve the situation is for authors to make correct acknowledgement a requirement of permission to use the software; all requests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atlhough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0"/>
        <w:widowControl w:val="0"/>
      </w:pPr>
    </w:p>
    <w:p w14:paraId="2EB9F5F3" w14:textId="57DCCB28" w:rsidR="002644D2" w:rsidRDefault="00A14B97">
      <w:pPr>
        <w:pStyle w:val="normal0"/>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0"/>
        <w:widowControl w:val="0"/>
      </w:pPr>
    </w:p>
    <w:p w14:paraId="0D484BBC" w14:textId="77777777" w:rsidR="002644D2" w:rsidRDefault="00A14B97">
      <w:pPr>
        <w:pStyle w:val="normal0"/>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0"/>
        <w:widowControl w:val="0"/>
      </w:pPr>
    </w:p>
    <w:p w14:paraId="6FF68BE5" w14:textId="53DF4AC0" w:rsidR="002644D2" w:rsidRDefault="00A14B97">
      <w:pPr>
        <w:pStyle w:val="normal0"/>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pPr>
        <w:pStyle w:val="normal0"/>
        <w:widowControl w:val="0"/>
      </w:pPr>
    </w:p>
    <w:p w14:paraId="220075D3" w14:textId="3FBB2F03" w:rsidR="002644D2" w:rsidRDefault="00140E5E">
      <w:pPr>
        <w:pStyle w:val="normal0"/>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24" w:name="h.4xrdh6tylsr7" w:colFirst="0" w:colLast="0"/>
      <w:bookmarkEnd w:id="24"/>
      <w:r>
        <w:t>Conclusion and Future research</w:t>
      </w:r>
    </w:p>
    <w:p w14:paraId="64E5EA33" w14:textId="77777777" w:rsidR="002644D2" w:rsidRDefault="002644D2">
      <w:pPr>
        <w:pStyle w:val="normal0"/>
        <w:widowControl w:val="0"/>
      </w:pPr>
    </w:p>
    <w:p w14:paraId="63568157" w14:textId="5FE65249" w:rsidR="002644D2" w:rsidRDefault="00A14B97">
      <w:pPr>
        <w:pStyle w:val="normal0"/>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C84D18">
        <w:t>only constituted 37</w:t>
      </w:r>
      <w:r w:rsidR="00140E5E">
        <w:t>% of mentions of software.</w:t>
      </w:r>
    </w:p>
    <w:p w14:paraId="08ACC625" w14:textId="77777777" w:rsidR="002644D2" w:rsidRDefault="002644D2">
      <w:pPr>
        <w:pStyle w:val="normal0"/>
        <w:widowControl w:val="0"/>
      </w:pPr>
    </w:p>
    <w:p w14:paraId="673A1D41" w14:textId="77777777" w:rsidR="002644D2" w:rsidRDefault="00A14B97">
      <w:pPr>
        <w:pStyle w:val="normal0"/>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0"/>
        <w:widowControl w:val="0"/>
      </w:pPr>
    </w:p>
    <w:p w14:paraId="6883DD3C" w14:textId="77777777" w:rsidR="002644D2" w:rsidRDefault="00A14B97">
      <w:pPr>
        <w:pStyle w:val="normal0"/>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0"/>
      </w:pPr>
    </w:p>
    <w:p w14:paraId="00A1B449" w14:textId="22DB278B" w:rsidR="00E67384" w:rsidRDefault="00E67384">
      <w:pPr>
        <w:pStyle w:val="normal0"/>
        <w:rPr>
          <w:b/>
        </w:rPr>
      </w:pPr>
      <w:r w:rsidRPr="001C4782">
        <w:rPr>
          <w:b/>
        </w:rPr>
        <w:t>References</w:t>
      </w:r>
    </w:p>
    <w:p w14:paraId="1C41F871" w14:textId="77777777" w:rsidR="001C4782" w:rsidRPr="001C4782" w:rsidRDefault="001C4782">
      <w:pPr>
        <w:pStyle w:val="normal0"/>
        <w:rPr>
          <w:b/>
        </w:rPr>
      </w:pPr>
    </w:p>
    <w:p w14:paraId="07E540BD" w14:textId="77777777" w:rsidR="007339CA" w:rsidRPr="007339CA" w:rsidRDefault="00E67384" w:rsidP="007339CA">
      <w:pPr>
        <w:pStyle w:val="Bibliography"/>
      </w:pPr>
      <w:r>
        <w:fldChar w:fldCharType="begin"/>
      </w:r>
      <w:r w:rsidR="008E3964">
        <w:instrText xml:space="preserve"> ADDIN ZOTERO_BIBL {"custom":[]} CSL_BIBLIOGRAPHY </w:instrText>
      </w:r>
      <w:r>
        <w:fldChar w:fldCharType="separate"/>
      </w:r>
      <w:r w:rsidR="007339CA" w:rsidRPr="007339CA">
        <w:t xml:space="preserve">Altman, M., &amp; King, G. (2007). A proposed standard for the scholarly citation of quantitative data. </w:t>
      </w:r>
      <w:r w:rsidR="007339CA" w:rsidRPr="007339CA">
        <w:rPr>
          <w:i/>
          <w:iCs/>
        </w:rPr>
        <w:t>D-Lib Magazine</w:t>
      </w:r>
      <w:r w:rsidR="007339CA" w:rsidRPr="007339CA">
        <w:t xml:space="preserve">, </w:t>
      </w:r>
      <w:r w:rsidR="007339CA" w:rsidRPr="007339CA">
        <w:rPr>
          <w:i/>
          <w:iCs/>
        </w:rPr>
        <w:t>13</w:t>
      </w:r>
      <w:r w:rsidR="007339CA" w:rsidRPr="007339CA">
        <w:t>(3/4). Retrieved from http://papers.ssrn.com/sol3/papers.cfm?abstract_id=1081955</w:t>
      </w:r>
    </w:p>
    <w:p w14:paraId="00F149F6" w14:textId="77777777" w:rsidR="007339CA" w:rsidRPr="007339CA" w:rsidRDefault="007339CA" w:rsidP="007339CA">
      <w:pPr>
        <w:pStyle w:val="Bibliography"/>
      </w:pPr>
      <w:r w:rsidRPr="007339CA">
        <w:t xml:space="preserve">Borgman, C. L., Wallis, J. C., &amp; Mayernik, M. S. (2012). Who’s Got the Data? Interdependencies in Science and Technology Collaborations. </w:t>
      </w:r>
      <w:r w:rsidRPr="007339CA">
        <w:rPr>
          <w:i/>
          <w:iCs/>
        </w:rPr>
        <w:t>Computer Supported Cooperative Work (CSCW)</w:t>
      </w:r>
      <w:r w:rsidRPr="007339CA">
        <w:t xml:space="preserve">, </w:t>
      </w:r>
      <w:r w:rsidRPr="007339CA">
        <w:rPr>
          <w:i/>
          <w:iCs/>
        </w:rPr>
        <w:t>21</w:t>
      </w:r>
      <w:r w:rsidRPr="007339CA">
        <w:t>(6), 485–523. doi:10.1007/s10606-012-9169-z</w:t>
      </w:r>
    </w:p>
    <w:p w14:paraId="43AF17CB" w14:textId="77777777" w:rsidR="007339CA" w:rsidRPr="007339CA" w:rsidRDefault="007339CA" w:rsidP="007339CA">
      <w:pPr>
        <w:pStyle w:val="Bibliography"/>
      </w:pPr>
      <w:r w:rsidRPr="007339CA">
        <w:t xml:space="preserve">Byrt, T., Bishop, J., &amp; Carlin, J. B. (1993). Bias, prevalence and kappa. </w:t>
      </w:r>
      <w:r w:rsidRPr="007339CA">
        <w:rPr>
          <w:i/>
          <w:iCs/>
        </w:rPr>
        <w:t>Journal of Clinical Epidemiology</w:t>
      </w:r>
      <w:r w:rsidRPr="007339CA">
        <w:t xml:space="preserve">, </w:t>
      </w:r>
      <w:r w:rsidRPr="007339CA">
        <w:rPr>
          <w:i/>
          <w:iCs/>
        </w:rPr>
        <w:t>46</w:t>
      </w:r>
      <w:r w:rsidRPr="007339CA">
        <w:t>(5), 423–429. doi:10.1016/0895-4356(93)90018-V</w:t>
      </w:r>
    </w:p>
    <w:p w14:paraId="2F308DC8" w14:textId="77777777" w:rsidR="007339CA" w:rsidRPr="007339CA" w:rsidRDefault="007339CA" w:rsidP="007339CA">
      <w:pPr>
        <w:pStyle w:val="Bibliography"/>
      </w:pPr>
      <w:r w:rsidRPr="007339CA">
        <w:t xml:space="preserve">Cano, V. (1989). Citation behavior: Classification, utility, and location. </w:t>
      </w:r>
      <w:r w:rsidRPr="007339CA">
        <w:rPr>
          <w:i/>
          <w:iCs/>
        </w:rPr>
        <w:t>Journal of the American Society for Information Science</w:t>
      </w:r>
      <w:r w:rsidRPr="007339CA">
        <w:t xml:space="preserve">, </w:t>
      </w:r>
      <w:r w:rsidRPr="007339CA">
        <w:rPr>
          <w:i/>
          <w:iCs/>
        </w:rPr>
        <w:t>40</w:t>
      </w:r>
      <w:r w:rsidRPr="007339CA">
        <w:t>(4), 284–290.</w:t>
      </w:r>
    </w:p>
    <w:p w14:paraId="74BBF816" w14:textId="77777777" w:rsidR="007339CA" w:rsidRPr="007339CA" w:rsidRDefault="007339CA" w:rsidP="007339CA">
      <w:pPr>
        <w:pStyle w:val="Bibliography"/>
      </w:pPr>
      <w:r w:rsidRPr="007339CA">
        <w:t xml:space="preserve">CODATA-ICSTI Task Group on Data Citation Standards and Practices. (2013). Out of cite, out of mind: The current state of practice, policy, and technology for the citation of data. </w:t>
      </w:r>
      <w:r w:rsidRPr="007339CA">
        <w:rPr>
          <w:i/>
          <w:iCs/>
        </w:rPr>
        <w:t>Data Science Journal</w:t>
      </w:r>
      <w:r w:rsidRPr="007339CA">
        <w:t xml:space="preserve">, </w:t>
      </w:r>
      <w:r w:rsidRPr="007339CA">
        <w:rPr>
          <w:i/>
          <w:iCs/>
        </w:rPr>
        <w:t>12</w:t>
      </w:r>
      <w:r w:rsidRPr="007339CA">
        <w:t>(September).</w:t>
      </w:r>
    </w:p>
    <w:p w14:paraId="6A295A4D" w14:textId="77777777" w:rsidR="007339CA" w:rsidRPr="007339CA" w:rsidRDefault="007339CA" w:rsidP="007339CA">
      <w:pPr>
        <w:pStyle w:val="Bibliography"/>
      </w:pPr>
      <w:r w:rsidRPr="007339CA">
        <w:t xml:space="preserve">Edwards, P. N., Jackson, S. J., Chalmers, M. K., Bowker, G. C., Borgman, C. L., Ribes, D., … Calvert, S. (2013). </w:t>
      </w:r>
      <w:r w:rsidRPr="007339CA">
        <w:rPr>
          <w:i/>
          <w:iCs/>
        </w:rPr>
        <w:t>Knowledge Infrastructures: Intellectual Frameworks and Research Challenges</w:t>
      </w:r>
      <w:r w:rsidRPr="007339CA">
        <w:t xml:space="preserve"> (Working Paper). Retrieved from http://deepblue.lib.umich.edu/handle/2027.42/97552</w:t>
      </w:r>
    </w:p>
    <w:p w14:paraId="4F7A34FB" w14:textId="77777777" w:rsidR="007339CA" w:rsidRPr="007339CA" w:rsidRDefault="007339CA" w:rsidP="007339CA">
      <w:pPr>
        <w:pStyle w:val="Bibliography"/>
      </w:pPr>
      <w:r w:rsidRPr="007339CA">
        <w:t xml:space="preserve">Gambardella, A., &amp; Hall, B. H. (2006). Proprietary versus public domain licensing of software and research products. </w:t>
      </w:r>
      <w:r w:rsidRPr="007339CA">
        <w:rPr>
          <w:i/>
          <w:iCs/>
        </w:rPr>
        <w:t>Research Policy</w:t>
      </w:r>
      <w:r w:rsidRPr="007339CA">
        <w:t xml:space="preserve">, </w:t>
      </w:r>
      <w:r w:rsidRPr="007339CA">
        <w:rPr>
          <w:i/>
          <w:iCs/>
        </w:rPr>
        <w:t>35</w:t>
      </w:r>
      <w:r w:rsidRPr="007339CA">
        <w:t>(6), -892. doi:doi: DOI: 10.1016/j.respol.2006.04.004</w:t>
      </w:r>
    </w:p>
    <w:p w14:paraId="1E4F6870" w14:textId="77777777" w:rsidR="007339CA" w:rsidRPr="007339CA" w:rsidRDefault="007339CA" w:rsidP="007339CA">
      <w:pPr>
        <w:pStyle w:val="Bibliography"/>
      </w:pPr>
      <w:r w:rsidRPr="007339CA">
        <w:t xml:space="preserve">Gamer, M., Lemon, J., Singh, P., &amp; Fellows, I. (2012). </w:t>
      </w:r>
      <w:r w:rsidRPr="007339CA">
        <w:rPr>
          <w:i/>
          <w:iCs/>
        </w:rPr>
        <w:t>irr: Various Coefficients of Interrater Reliability and Agreement</w:t>
      </w:r>
      <w:r w:rsidRPr="007339CA">
        <w:t>. Retrieved from http://CRAN.R-project.org/package=irr</w:t>
      </w:r>
    </w:p>
    <w:p w14:paraId="67664FB3" w14:textId="77777777" w:rsidR="007339CA" w:rsidRPr="007339CA" w:rsidRDefault="007339CA" w:rsidP="007339CA">
      <w:pPr>
        <w:pStyle w:val="Bibliography"/>
      </w:pPr>
      <w:r w:rsidRPr="007339CA">
        <w:t xml:space="preserve">Goble, C., Roure, D. D., &amp; Bechhofer, S. (2013). Accelerating Scientists’ Knowledge Turns. In A. Fred, J. L. G. Dietz, K. Liu, &amp; J. Filipe (Eds.), </w:t>
      </w:r>
      <w:r w:rsidRPr="007339CA">
        <w:rPr>
          <w:i/>
          <w:iCs/>
        </w:rPr>
        <w:t>Knowledge Discovery, Knowledge Engineering and Knowledge Management</w:t>
      </w:r>
      <w:r w:rsidRPr="007339CA">
        <w:t xml:space="preserve"> (pp. 3–25). Springer Berlin Heidelberg. Retrieved from http://link.springer.com/chapter/10.1007/978-3-642-37186-8_1</w:t>
      </w:r>
    </w:p>
    <w:p w14:paraId="5B0C7D03" w14:textId="77777777" w:rsidR="007339CA" w:rsidRPr="007339CA" w:rsidRDefault="007339CA" w:rsidP="007339CA">
      <w:pPr>
        <w:pStyle w:val="Bibliography"/>
      </w:pPr>
      <w:r w:rsidRPr="007339CA">
        <w:t xml:space="preserve">Goh, D., &amp; Ng, P. (2007). Link decay in leading information science journals. </w:t>
      </w:r>
      <w:r w:rsidRPr="007339CA">
        <w:rPr>
          <w:i/>
          <w:iCs/>
        </w:rPr>
        <w:t>Journal of the American Society for Information Science and Technology</w:t>
      </w:r>
      <w:r w:rsidRPr="007339CA">
        <w:t xml:space="preserve">, </w:t>
      </w:r>
      <w:r w:rsidRPr="007339CA">
        <w:rPr>
          <w:i/>
          <w:iCs/>
        </w:rPr>
        <w:t>58</w:t>
      </w:r>
      <w:r w:rsidRPr="007339CA">
        <w:t>(2002), 15–24. doi:10.1002/asi</w:t>
      </w:r>
    </w:p>
    <w:p w14:paraId="0924C704" w14:textId="77777777" w:rsidR="007339CA" w:rsidRPr="007339CA" w:rsidRDefault="007339CA" w:rsidP="007339CA">
      <w:pPr>
        <w:pStyle w:val="Bibliography"/>
      </w:pPr>
      <w:r w:rsidRPr="007339CA">
        <w:t xml:space="preserve">Howison, J., &amp; Herbsleb, J. D. (2011). Scientific software production: incentives and collaboration. In </w:t>
      </w:r>
      <w:r w:rsidRPr="007339CA">
        <w:rPr>
          <w:i/>
          <w:iCs/>
        </w:rPr>
        <w:t>Proceedings of the ACM Conference on Computer Supported Cooperative Work</w:t>
      </w:r>
      <w:r w:rsidRPr="007339CA">
        <w:t xml:space="preserve"> (pp. 513–522). Hangzhou, China. doi:10.1145/1958824.1958904</w:t>
      </w:r>
    </w:p>
    <w:p w14:paraId="62F39FA5" w14:textId="77777777" w:rsidR="007339CA" w:rsidRPr="007339CA" w:rsidRDefault="007339CA" w:rsidP="007339CA">
      <w:pPr>
        <w:pStyle w:val="Bibliography"/>
      </w:pPr>
      <w:r w:rsidRPr="007339CA">
        <w:t xml:space="preserve">Howison, J., &amp; Herbsleb, J. D. (2013). Incentives and integration in scientific software production. In </w:t>
      </w:r>
      <w:r w:rsidRPr="007339CA">
        <w:rPr>
          <w:i/>
          <w:iCs/>
        </w:rPr>
        <w:t>Proceedings of the ACM Conference on Computer Supported Cooperative Work</w:t>
      </w:r>
      <w:r w:rsidRPr="007339CA">
        <w:t xml:space="preserve"> (pp. 459–470). San Antonio, TX. doi:10.1145/2441776.2441828</w:t>
      </w:r>
    </w:p>
    <w:p w14:paraId="374069D0" w14:textId="77777777" w:rsidR="007339CA" w:rsidRPr="007339CA" w:rsidRDefault="007339CA" w:rsidP="007339CA">
      <w:pPr>
        <w:pStyle w:val="Bibliography"/>
      </w:pPr>
      <w:r w:rsidRPr="007339CA">
        <w:t xml:space="preserve">Ince, D. C., Hatton, L., &amp; Graham-Cumming, J. (2012). The case for open computer programs. </w:t>
      </w:r>
      <w:r w:rsidRPr="007339CA">
        <w:rPr>
          <w:i/>
          <w:iCs/>
        </w:rPr>
        <w:t>Nature</w:t>
      </w:r>
      <w:r w:rsidRPr="007339CA">
        <w:t xml:space="preserve">, </w:t>
      </w:r>
      <w:r w:rsidRPr="007339CA">
        <w:rPr>
          <w:i/>
          <w:iCs/>
        </w:rPr>
        <w:t>482</w:t>
      </w:r>
      <w:r w:rsidRPr="007339CA">
        <w:t>(7386), 485–488. doi:10.1038/nature10836</w:t>
      </w:r>
    </w:p>
    <w:p w14:paraId="3D28277B" w14:textId="77777777" w:rsidR="007339CA" w:rsidRPr="007339CA" w:rsidRDefault="007339CA" w:rsidP="007339CA">
      <w:pPr>
        <w:pStyle w:val="Bibliography"/>
      </w:pPr>
      <w:r w:rsidRPr="007339CA">
        <w:t xml:space="preserve">Katz, D. S. (2013). Citation and Attribution of Digital Products: Social and Technological Concerns. In </w:t>
      </w:r>
      <w:r w:rsidRPr="007339CA">
        <w:rPr>
          <w:i/>
          <w:iCs/>
        </w:rPr>
        <w:t>Papers presented at WSSSPE (Working towards Sustainable Software for Science: Practice and Experiences) at Supercomputing 2013</w:t>
      </w:r>
      <w:r w:rsidRPr="007339CA">
        <w:t>. Denver, CO. doi:10.6084/m9.figshare.791606</w:t>
      </w:r>
    </w:p>
    <w:p w14:paraId="487F6822" w14:textId="77777777" w:rsidR="007339CA" w:rsidRPr="007339CA" w:rsidRDefault="007339CA" w:rsidP="007339CA">
      <w:pPr>
        <w:pStyle w:val="Bibliography"/>
      </w:pPr>
      <w:r w:rsidRPr="007339CA">
        <w:t xml:space="preserve">Katz, D. S., Choi, S.-C. T., Lapp, H., Maheshwari, K., Löffler, F., Turk, M., … Venters, C. (2014). Summary of the First Workshop on Sustainable Software for Science: Practice and Experiences (WSSSPE1). </w:t>
      </w:r>
      <w:r w:rsidRPr="007339CA">
        <w:rPr>
          <w:i/>
          <w:iCs/>
        </w:rPr>
        <w:t>Journal of Open Research Software</w:t>
      </w:r>
      <w:r w:rsidRPr="007339CA">
        <w:t xml:space="preserve">, </w:t>
      </w:r>
      <w:r w:rsidRPr="007339CA">
        <w:rPr>
          <w:i/>
          <w:iCs/>
        </w:rPr>
        <w:t>2</w:t>
      </w:r>
      <w:r w:rsidRPr="007339CA">
        <w:t>(1). doi:10.5334/jors.an</w:t>
      </w:r>
    </w:p>
    <w:p w14:paraId="5ACAC102" w14:textId="77777777" w:rsidR="007339CA" w:rsidRPr="007339CA" w:rsidRDefault="007339CA" w:rsidP="007339CA">
      <w:pPr>
        <w:pStyle w:val="Bibliography"/>
      </w:pPr>
      <w:r w:rsidRPr="007339CA">
        <w:t xml:space="preserve">King, G. (1995). Replication, Replication. </w:t>
      </w:r>
      <w:r w:rsidRPr="007339CA">
        <w:rPr>
          <w:i/>
          <w:iCs/>
        </w:rPr>
        <w:t>Political Science &amp; Politics</w:t>
      </w:r>
      <w:r w:rsidRPr="007339CA">
        <w:t>, 444–452.</w:t>
      </w:r>
    </w:p>
    <w:p w14:paraId="2F5B4FB5" w14:textId="77777777" w:rsidR="007339CA" w:rsidRPr="007339CA" w:rsidRDefault="007339CA" w:rsidP="007339CA">
      <w:pPr>
        <w:pStyle w:val="Bibliography"/>
      </w:pPr>
      <w:r w:rsidRPr="007339CA">
        <w:t xml:space="preserve">Koehler, W. (1999). An analysis of web page and web site constancy and permanence. </w:t>
      </w:r>
      <w:r w:rsidRPr="007339CA">
        <w:rPr>
          <w:i/>
          <w:iCs/>
        </w:rPr>
        <w:t>Journal of the American Society for Information Science</w:t>
      </w:r>
      <w:r w:rsidRPr="007339CA">
        <w:t xml:space="preserve">, </w:t>
      </w:r>
      <w:r w:rsidRPr="007339CA">
        <w:rPr>
          <w:i/>
          <w:iCs/>
        </w:rPr>
        <w:t>50</w:t>
      </w:r>
      <w:r w:rsidRPr="007339CA">
        <w:t>(2), 162–180. doi:10.1002/(SICI)1097-4571(1999)50:2&lt;162::AID-ASI7&gt;3.0.CO;2-B</w:t>
      </w:r>
    </w:p>
    <w:p w14:paraId="5D0D8E65" w14:textId="77777777" w:rsidR="007339CA" w:rsidRPr="007339CA" w:rsidRDefault="007339CA" w:rsidP="007339CA">
      <w:pPr>
        <w:pStyle w:val="Bibliography"/>
      </w:pPr>
      <w:r w:rsidRPr="007339CA">
        <w:t xml:space="preserve">Konkiel, S. (2013). Tracking citations and altmetrics for research data: Challenges and opportunities. </w:t>
      </w:r>
      <w:r w:rsidRPr="007339CA">
        <w:rPr>
          <w:i/>
          <w:iCs/>
        </w:rPr>
        <w:t>Bulletin of the American Society for Information Science and Technology</w:t>
      </w:r>
      <w:r w:rsidRPr="007339CA">
        <w:t xml:space="preserve">, </w:t>
      </w:r>
      <w:r w:rsidRPr="007339CA">
        <w:rPr>
          <w:i/>
          <w:iCs/>
        </w:rPr>
        <w:t>39</w:t>
      </w:r>
      <w:r w:rsidRPr="007339CA">
        <w:t>(6), 27–32. doi:10.1002/bult.2013.1720390610</w:t>
      </w:r>
    </w:p>
    <w:p w14:paraId="6C1CA902" w14:textId="77777777" w:rsidR="007339CA" w:rsidRPr="007339CA" w:rsidRDefault="007339CA" w:rsidP="007339CA">
      <w:pPr>
        <w:pStyle w:val="Bibliography"/>
      </w:pPr>
      <w:r w:rsidRPr="007339CA">
        <w:t xml:space="preserve">Lawrence, S. (2001). Online or Invisible? </w:t>
      </w:r>
      <w:r w:rsidRPr="007339CA">
        <w:rPr>
          <w:i/>
          <w:iCs/>
        </w:rPr>
        <w:t>Nature</w:t>
      </w:r>
      <w:r w:rsidRPr="007339CA">
        <w:t xml:space="preserve">, </w:t>
      </w:r>
      <w:r w:rsidRPr="007339CA">
        <w:rPr>
          <w:i/>
          <w:iCs/>
        </w:rPr>
        <w:t>411</w:t>
      </w:r>
      <w:r w:rsidRPr="007339CA">
        <w:t>(6837).</w:t>
      </w:r>
    </w:p>
    <w:p w14:paraId="228C9648" w14:textId="77777777" w:rsidR="007339CA" w:rsidRPr="007339CA" w:rsidRDefault="007339CA" w:rsidP="007339CA">
      <w:pPr>
        <w:pStyle w:val="Bibliography"/>
      </w:pPr>
      <w:r w:rsidRPr="007339CA">
        <w:t xml:space="preserve">Lipetz, B. (1965). Improvement of the Selectivity of Citation Indexes to Science Literature Through Inclusion of Citation Relationship Indicators. </w:t>
      </w:r>
      <w:r w:rsidRPr="007339CA">
        <w:rPr>
          <w:i/>
          <w:iCs/>
        </w:rPr>
        <w:t>American Documentation</w:t>
      </w:r>
      <w:r w:rsidRPr="007339CA">
        <w:t xml:space="preserve">, </w:t>
      </w:r>
      <w:r w:rsidRPr="007339CA">
        <w:rPr>
          <w:i/>
          <w:iCs/>
        </w:rPr>
        <w:t>16</w:t>
      </w:r>
      <w:r w:rsidRPr="007339CA">
        <w:t>(2).</w:t>
      </w:r>
    </w:p>
    <w:p w14:paraId="066E1902" w14:textId="77777777" w:rsidR="007339CA" w:rsidRPr="007339CA" w:rsidRDefault="007339CA" w:rsidP="007339CA">
      <w:pPr>
        <w:pStyle w:val="Bibliography"/>
      </w:pPr>
      <w:r w:rsidRPr="007339CA">
        <w:t xml:space="preserve">Loo, M. P. J. van der. (2014). The stringdist package for approximate string matching. </w:t>
      </w:r>
      <w:r w:rsidRPr="007339CA">
        <w:rPr>
          <w:i/>
          <w:iCs/>
        </w:rPr>
        <w:t>The R Journal</w:t>
      </w:r>
      <w:r w:rsidRPr="007339CA">
        <w:t xml:space="preserve">, </w:t>
      </w:r>
      <w:r w:rsidRPr="007339CA">
        <w:rPr>
          <w:i/>
          <w:iCs/>
        </w:rPr>
        <w:t>6</w:t>
      </w:r>
      <w:r w:rsidRPr="007339CA">
        <w:t>(1), xx–xx.</w:t>
      </w:r>
    </w:p>
    <w:p w14:paraId="48C214D4" w14:textId="77777777" w:rsidR="007339CA" w:rsidRPr="007339CA" w:rsidRDefault="007339CA" w:rsidP="007339CA">
      <w:pPr>
        <w:pStyle w:val="Bibliography"/>
      </w:pPr>
      <w:r w:rsidRPr="007339CA">
        <w:t xml:space="preserve">Mayernik, M. S. (2012). Data citation initiatives and issues. </w:t>
      </w:r>
      <w:r w:rsidRPr="007339CA">
        <w:rPr>
          <w:i/>
          <w:iCs/>
        </w:rPr>
        <w:t>Bulletin of the American Society for Information Science and Technology</w:t>
      </w:r>
      <w:r w:rsidRPr="007339CA">
        <w:t xml:space="preserve">, </w:t>
      </w:r>
      <w:r w:rsidRPr="007339CA">
        <w:rPr>
          <w:i/>
          <w:iCs/>
        </w:rPr>
        <w:t>38</w:t>
      </w:r>
      <w:r w:rsidRPr="007339CA">
        <w:t>(5), 23–28. doi:10.1002/bult.2012.1720380508</w:t>
      </w:r>
    </w:p>
    <w:p w14:paraId="58A5DE35" w14:textId="77777777" w:rsidR="007339CA" w:rsidRPr="007339CA" w:rsidRDefault="007339CA" w:rsidP="007339CA">
      <w:pPr>
        <w:pStyle w:val="Bibliography"/>
      </w:pPr>
      <w:r w:rsidRPr="007339CA">
        <w:t xml:space="preserve">McConahy, A., Eisenbraun, B., Howison, J., Herbsleb, J. D., &amp; Sliz, P. (2012). Techniques for Monitoring Runtime Architectures of Socio-technical Ecosystems. In </w:t>
      </w:r>
      <w:r w:rsidRPr="007339CA">
        <w:rPr>
          <w:i/>
          <w:iCs/>
        </w:rPr>
        <w:t>Workshop on Data-Intensive Collaboration in Science and Engineering (CSCW 2012)</w:t>
      </w:r>
      <w:r w:rsidRPr="007339CA">
        <w:t>.</w:t>
      </w:r>
    </w:p>
    <w:p w14:paraId="6E4A853F" w14:textId="77777777" w:rsidR="007339CA" w:rsidRPr="007339CA" w:rsidRDefault="007339CA" w:rsidP="007339CA">
      <w:pPr>
        <w:pStyle w:val="Bibliography"/>
      </w:pPr>
      <w:r w:rsidRPr="007339CA">
        <w:t xml:space="preserve">McCullough, B. D., McGeary, K. A., &amp; Harrison, T. D. (2006). Lessons from the JMCB Archive. </w:t>
      </w:r>
      <w:r w:rsidRPr="007339CA">
        <w:rPr>
          <w:i/>
          <w:iCs/>
        </w:rPr>
        <w:t>Journal of Money, Credit, and Banking</w:t>
      </w:r>
      <w:r w:rsidRPr="007339CA">
        <w:t xml:space="preserve">, </w:t>
      </w:r>
      <w:r w:rsidRPr="007339CA">
        <w:rPr>
          <w:i/>
          <w:iCs/>
        </w:rPr>
        <w:t>38</w:t>
      </w:r>
      <w:r w:rsidRPr="007339CA">
        <w:t>(4), 1093–1107.</w:t>
      </w:r>
    </w:p>
    <w:p w14:paraId="3BE6B49A" w14:textId="77777777" w:rsidR="007339CA" w:rsidRPr="007339CA" w:rsidRDefault="007339CA" w:rsidP="007339CA">
      <w:pPr>
        <w:pStyle w:val="Bibliography"/>
      </w:pPr>
      <w:r w:rsidRPr="007339CA">
        <w:t xml:space="preserve">McLennan, M., &amp; Kennell, R. (2010). HUBzero: A Platform for Dissemination and Collaboration in Computational Science and Engineering. </w:t>
      </w:r>
      <w:r w:rsidRPr="007339CA">
        <w:rPr>
          <w:i/>
          <w:iCs/>
        </w:rPr>
        <w:t>Computing in Science &amp; Engineering</w:t>
      </w:r>
      <w:r w:rsidRPr="007339CA">
        <w:t xml:space="preserve">, </w:t>
      </w:r>
      <w:r w:rsidRPr="007339CA">
        <w:rPr>
          <w:i/>
          <w:iCs/>
        </w:rPr>
        <w:t>12</w:t>
      </w:r>
      <w:r w:rsidRPr="007339CA">
        <w:t>(2), 48–53. doi:10.1109/MCSE.2010.41</w:t>
      </w:r>
    </w:p>
    <w:p w14:paraId="1CAB5562" w14:textId="77777777" w:rsidR="007339CA" w:rsidRPr="007339CA" w:rsidRDefault="007339CA" w:rsidP="007339CA">
      <w:pPr>
        <w:pStyle w:val="Bibliography"/>
      </w:pPr>
      <w:r w:rsidRPr="007339CA">
        <w:t xml:space="preserve">Mooney, H., &amp; Newton, M. (2012). The Anatomy of a Data Citation: Discovery, Reuse, and Credit. </w:t>
      </w:r>
      <w:r w:rsidRPr="007339CA">
        <w:rPr>
          <w:i/>
          <w:iCs/>
        </w:rPr>
        <w:t>Journal of Librarianship &amp; Scholarly Communication</w:t>
      </w:r>
      <w:r w:rsidRPr="007339CA">
        <w:t xml:space="preserve">, </w:t>
      </w:r>
      <w:r w:rsidRPr="007339CA">
        <w:rPr>
          <w:i/>
          <w:iCs/>
        </w:rPr>
        <w:t>1</w:t>
      </w:r>
      <w:r w:rsidRPr="007339CA">
        <w:t>(1). Retrieved from http://search.ebscohost.com/login.aspx?direct=true&amp;profile=ehost&amp;scope=site&amp;authtype=crawler&amp;jrnl=21623309&amp;AN=81282417&amp;h=KyFyGvBtN1pUxKw268SjCV8MjJr6S95LPW0W5IUyE2UbpAfhmb2UQEdO7j2QXMwHK1XVdxKSNa5SIyrCV3Bf%2FA%3D%3D&amp;crl=c</w:t>
      </w:r>
    </w:p>
    <w:p w14:paraId="73F7577B" w14:textId="77777777" w:rsidR="007339CA" w:rsidRPr="007339CA" w:rsidRDefault="007339CA" w:rsidP="007339CA">
      <w:pPr>
        <w:pStyle w:val="Bibliography"/>
      </w:pPr>
      <w:r w:rsidRPr="007339CA">
        <w:t xml:space="preserve">Moravcsik, M. J., &amp; Murugesan, P. (1975). Some Results on the Function and Quality of Citations. </w:t>
      </w:r>
      <w:r w:rsidRPr="007339CA">
        <w:rPr>
          <w:i/>
          <w:iCs/>
        </w:rPr>
        <w:t>Social Studies of Science</w:t>
      </w:r>
      <w:r w:rsidRPr="007339CA">
        <w:t xml:space="preserve">, </w:t>
      </w:r>
      <w:r w:rsidRPr="007339CA">
        <w:rPr>
          <w:i/>
          <w:iCs/>
        </w:rPr>
        <w:t>5</w:t>
      </w:r>
      <w:r w:rsidRPr="007339CA">
        <w:t>(1), 86–92. doi:10.2307/284557</w:t>
      </w:r>
    </w:p>
    <w:p w14:paraId="72E40370" w14:textId="77777777" w:rsidR="007339CA" w:rsidRPr="007339CA" w:rsidRDefault="007339CA" w:rsidP="007339CA">
      <w:pPr>
        <w:pStyle w:val="Bibliography"/>
      </w:pPr>
      <w:r w:rsidRPr="007339CA">
        <w:t xml:space="preserve">Pham, S., &amp; Hoffmann, A. (2003). A new approach for scientific citation classification using cue phrases. </w:t>
      </w:r>
      <w:r w:rsidRPr="007339CA">
        <w:rPr>
          <w:i/>
          <w:iCs/>
        </w:rPr>
        <w:t>AI 2003: Advances in Artificial Intelligence</w:t>
      </w:r>
      <w:r w:rsidRPr="007339CA">
        <w:t>. Retrieved from http://link.springer.com/chapter/10.1007/978-3-540-24581-0_65</w:t>
      </w:r>
    </w:p>
    <w:p w14:paraId="3064E656" w14:textId="77777777" w:rsidR="007339CA" w:rsidRPr="007339CA" w:rsidRDefault="007339CA" w:rsidP="007339CA">
      <w:pPr>
        <w:pStyle w:val="Bibliography"/>
      </w:pPr>
      <w:r w:rsidRPr="007339CA">
        <w:t xml:space="preserve">Piwowar, H., &amp; Priem, J. (2013). The power of altmetrics on a CV. </w:t>
      </w:r>
      <w:r w:rsidRPr="007339CA">
        <w:rPr>
          <w:i/>
          <w:iCs/>
        </w:rPr>
        <w:t>Bulletin of the American Society for Information Science and Technology</w:t>
      </w:r>
      <w:r w:rsidRPr="007339CA">
        <w:t xml:space="preserve">, </w:t>
      </w:r>
      <w:r w:rsidRPr="007339CA">
        <w:rPr>
          <w:i/>
          <w:iCs/>
        </w:rPr>
        <w:t>39</w:t>
      </w:r>
      <w:r w:rsidRPr="007339CA">
        <w:t>(4), 10–13. doi:10.1002/bult.2013.1720390405</w:t>
      </w:r>
    </w:p>
    <w:p w14:paraId="29E53474" w14:textId="77777777" w:rsidR="007339CA" w:rsidRPr="007339CA" w:rsidRDefault="007339CA" w:rsidP="007339CA">
      <w:pPr>
        <w:pStyle w:val="Bibliography"/>
      </w:pPr>
      <w:r w:rsidRPr="007339CA">
        <w:t xml:space="preserve">Roure, D. D., Goble, C., Aleksejevs, S., Bechhofer, S., Bhagat, J., Cruickshank, D., … Poschen, M. (2009). Towards Open Science: The myExperiment approach. </w:t>
      </w:r>
      <w:r w:rsidRPr="007339CA">
        <w:rPr>
          <w:i/>
          <w:iCs/>
        </w:rPr>
        <w:t>Concurrency and Computation: Practice and Experience</w:t>
      </w:r>
      <w:r w:rsidRPr="007339CA">
        <w:t xml:space="preserve">, </w:t>
      </w:r>
      <w:r w:rsidRPr="007339CA">
        <w:rPr>
          <w:i/>
          <w:iCs/>
        </w:rPr>
        <w:t>22</w:t>
      </w:r>
      <w:r w:rsidRPr="007339CA">
        <w:t>(17), 2335–2353.</w:t>
      </w:r>
    </w:p>
    <w:p w14:paraId="591A1D5B" w14:textId="77777777" w:rsidR="007339CA" w:rsidRPr="007339CA" w:rsidRDefault="007339CA" w:rsidP="007339CA">
      <w:pPr>
        <w:pStyle w:val="Bibliography"/>
      </w:pPr>
      <w:r w:rsidRPr="007339CA">
        <w:t xml:space="preserve">Science Watch. (2003). Twenty Years of Citation Superstars. </w:t>
      </w:r>
      <w:r w:rsidRPr="007339CA">
        <w:rPr>
          <w:i/>
          <w:iCs/>
        </w:rPr>
        <w:t>Science Watch</w:t>
      </w:r>
      <w:r w:rsidRPr="007339CA">
        <w:t xml:space="preserve">, </w:t>
      </w:r>
      <w:r w:rsidRPr="007339CA">
        <w:rPr>
          <w:i/>
          <w:iCs/>
        </w:rPr>
        <w:t>14</w:t>
      </w:r>
      <w:r w:rsidRPr="007339CA">
        <w:t>(5). Retrieved from http://www.sciencewatch.com/sept-oct2003/sw_sept-oct2003_page1.htm</w:t>
      </w:r>
    </w:p>
    <w:p w14:paraId="59E51661" w14:textId="77777777" w:rsidR="007339CA" w:rsidRPr="007339CA" w:rsidRDefault="007339CA" w:rsidP="007339CA">
      <w:pPr>
        <w:pStyle w:val="Bibliography"/>
      </w:pPr>
      <w:r w:rsidRPr="007339CA">
        <w:t xml:space="preserve">Sellitto, C. (2005). The impact of impermanent Web-located citations: A study of 123 scholarly conference publications. </w:t>
      </w:r>
      <w:r w:rsidRPr="007339CA">
        <w:rPr>
          <w:i/>
          <w:iCs/>
        </w:rPr>
        <w:t>Journal of the American Society for Information Science and Technology</w:t>
      </w:r>
      <w:r w:rsidRPr="007339CA">
        <w:t xml:space="preserve">, </w:t>
      </w:r>
      <w:r w:rsidRPr="007339CA">
        <w:rPr>
          <w:i/>
          <w:iCs/>
        </w:rPr>
        <w:t>56</w:t>
      </w:r>
      <w:r w:rsidRPr="007339CA">
        <w:t>(7), 695–703. doi:10.1002/asi.20159</w:t>
      </w:r>
    </w:p>
    <w:p w14:paraId="44987DC6" w14:textId="77777777" w:rsidR="007339CA" w:rsidRPr="007339CA" w:rsidRDefault="007339CA" w:rsidP="007339CA">
      <w:pPr>
        <w:pStyle w:val="Bibliography"/>
      </w:pPr>
      <w:r w:rsidRPr="007339CA">
        <w:t xml:space="preserve">Simons, N., Visser, K., &amp; Searle, S. (2013). Growing Institutional Support for Data Citation: Results of a Partnership Between Griffith University and the Australian National Data Service. </w:t>
      </w:r>
      <w:r w:rsidRPr="007339CA">
        <w:rPr>
          <w:i/>
          <w:iCs/>
        </w:rPr>
        <w:t>D-Lib Magazine</w:t>
      </w:r>
      <w:r w:rsidRPr="007339CA">
        <w:t xml:space="preserve">, </w:t>
      </w:r>
      <w:r w:rsidRPr="007339CA">
        <w:rPr>
          <w:i/>
          <w:iCs/>
        </w:rPr>
        <w:t>19</w:t>
      </w:r>
      <w:r w:rsidRPr="007339CA">
        <w:t>(11/12). doi:10.1045/november2013-simons</w:t>
      </w:r>
    </w:p>
    <w:p w14:paraId="291DFC68" w14:textId="77777777" w:rsidR="007339CA" w:rsidRPr="007339CA" w:rsidRDefault="007339CA" w:rsidP="007339CA">
      <w:pPr>
        <w:pStyle w:val="Bibliography"/>
      </w:pPr>
      <w:r w:rsidRPr="007339CA">
        <w:t>Stewart, C. A., Almes, G. T., &amp; Wheeler, B. C. (Eds.). (2010). NSF Cyberinfrastructure Software Sustainability and Reusability Workshop Report. Retrieved from http://hdl.handle.net/2022/6701</w:t>
      </w:r>
    </w:p>
    <w:p w14:paraId="7E68F5B3" w14:textId="77777777" w:rsidR="007339CA" w:rsidRPr="007339CA" w:rsidRDefault="007339CA" w:rsidP="007339CA">
      <w:pPr>
        <w:pStyle w:val="Bibliography"/>
      </w:pPr>
      <w:r w:rsidRPr="007339CA">
        <w:t xml:space="preserve">Stodden, V., Donoho, D., Fomel, S., Friedlander, M., Gerstein, M., LeVeque, R., … Wiggins, C. (2010). Reproducible Research. </w:t>
      </w:r>
      <w:r w:rsidRPr="007339CA">
        <w:rPr>
          <w:i/>
          <w:iCs/>
        </w:rPr>
        <w:t>Computing in Science and Engineering</w:t>
      </w:r>
      <w:r w:rsidRPr="007339CA">
        <w:t xml:space="preserve">, </w:t>
      </w:r>
      <w:r w:rsidRPr="007339CA">
        <w:rPr>
          <w:i/>
          <w:iCs/>
        </w:rPr>
        <w:t>12</w:t>
      </w:r>
      <w:r w:rsidRPr="007339CA">
        <w:t>(5), 8–13.</w:t>
      </w:r>
    </w:p>
    <w:p w14:paraId="1BA6BEA7" w14:textId="77777777" w:rsidR="007339CA" w:rsidRPr="007339CA" w:rsidRDefault="007339CA" w:rsidP="007339CA">
      <w:pPr>
        <w:pStyle w:val="Bibliography"/>
      </w:pPr>
      <w:r w:rsidRPr="007339CA">
        <w:t xml:space="preserve">Stodden, V., Guo, P., &amp; Ma, Z. (2013). Toward Reproducible Computational Research: An Empirical Analysis of Data and Code Policy Adoption by Journals. </w:t>
      </w:r>
      <w:r w:rsidRPr="007339CA">
        <w:rPr>
          <w:i/>
          <w:iCs/>
        </w:rPr>
        <w:t>PLoS ONE</w:t>
      </w:r>
      <w:r w:rsidRPr="007339CA">
        <w:t xml:space="preserve">, </w:t>
      </w:r>
      <w:r w:rsidRPr="007339CA">
        <w:rPr>
          <w:i/>
          <w:iCs/>
        </w:rPr>
        <w:t>8</w:t>
      </w:r>
      <w:r w:rsidRPr="007339CA">
        <w:t>(6), e67111. doi:10.1371/journal.pone.0067111</w:t>
      </w:r>
    </w:p>
    <w:p w14:paraId="66ECD26D" w14:textId="77777777" w:rsidR="007339CA" w:rsidRPr="007339CA" w:rsidRDefault="007339CA" w:rsidP="007339CA">
      <w:pPr>
        <w:pStyle w:val="Bibliography"/>
      </w:pPr>
      <w:r w:rsidRPr="007339CA">
        <w:t xml:space="preserve">Stodden, V., Hurlin, C., &amp; Perignon, C. (2012). RunMyCode.org: A novel dissemination and collaboration platform for executing published computational results. In </w:t>
      </w:r>
      <w:r w:rsidRPr="007339CA">
        <w:rPr>
          <w:i/>
          <w:iCs/>
        </w:rPr>
        <w:t>2012 IEEE 8th International Conference on E-Science (e-Science)</w:t>
      </w:r>
      <w:r w:rsidRPr="007339CA">
        <w:t xml:space="preserve"> (pp. 1–8). doi:10.1109/eScience.2012.6404455</w:t>
      </w:r>
    </w:p>
    <w:p w14:paraId="26517D8F" w14:textId="77777777" w:rsidR="007339CA" w:rsidRPr="007339CA" w:rsidRDefault="007339CA" w:rsidP="007339CA">
      <w:pPr>
        <w:pStyle w:val="Bibliography"/>
      </w:pPr>
      <w:r w:rsidRPr="007339CA">
        <w:t xml:space="preserve">Strijkers, R., Cushing, R., Vasyunin, D., de Laat, C., Belloum, A. S. Z., &amp; Meijer, R. (2011). Toward Executable Scientiﬁc Publications. </w:t>
      </w:r>
      <w:r w:rsidRPr="007339CA">
        <w:rPr>
          <w:i/>
          <w:iCs/>
        </w:rPr>
        <w:t>Procedia Computer Science</w:t>
      </w:r>
      <w:r w:rsidRPr="007339CA">
        <w:t xml:space="preserve">, </w:t>
      </w:r>
      <w:r w:rsidRPr="007339CA">
        <w:rPr>
          <w:i/>
          <w:iCs/>
        </w:rPr>
        <w:t>4</w:t>
      </w:r>
      <w:r w:rsidRPr="007339CA">
        <w:t>, 707–715. doi:10.1016/j.procs.2011.04.074</w:t>
      </w:r>
    </w:p>
    <w:p w14:paraId="1F4AA840" w14:textId="77777777" w:rsidR="007339CA" w:rsidRPr="007339CA" w:rsidRDefault="007339CA" w:rsidP="007339CA">
      <w:pPr>
        <w:pStyle w:val="Bibliography"/>
      </w:pPr>
      <w:r w:rsidRPr="007339CA">
        <w:t xml:space="preserve">Teufel, S., &amp; Tidhar, D. (2006). Automatic classification of citation function. </w:t>
      </w:r>
      <w:r w:rsidRPr="007339CA">
        <w:rPr>
          <w:i/>
          <w:iCs/>
        </w:rPr>
        <w:t>Computational Linguistics</w:t>
      </w:r>
      <w:r w:rsidRPr="007339CA">
        <w:t>, (July), 103–110.</w:t>
      </w:r>
    </w:p>
    <w:p w14:paraId="568E0ED0" w14:textId="4B3CD797" w:rsidR="00E67384" w:rsidRDefault="00E67384">
      <w:pPr>
        <w:pStyle w:val="normal0"/>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mes Howison" w:date="2014-08-06T16:06:00Z" w:initials="JH">
    <w:p w14:paraId="1347B087" w14:textId="38513540" w:rsidR="00A87ADC" w:rsidRDefault="00A87ADC">
      <w:pPr>
        <w:pStyle w:val="CommentText"/>
      </w:pPr>
      <w:r>
        <w:rPr>
          <w:rStyle w:val="CommentReference"/>
        </w:rPr>
        <w:annotationRef/>
      </w:r>
      <w:r>
        <w:t>It would be great to have a cite to a more mainstream piece of scholar communications literature here.</w:t>
      </w:r>
    </w:p>
  </w:comment>
  <w:comment w:id="8" w:author="james" w:date="2014-06-20T14:50:00Z" w:initials="">
    <w:p w14:paraId="6C3FD527" w14:textId="77777777" w:rsidR="00A87ADC" w:rsidRDefault="00A87ADC">
      <w:pPr>
        <w:pStyle w:val="normal0"/>
        <w:widowControl w:val="0"/>
        <w:spacing w:line="240" w:lineRule="auto"/>
      </w:pPr>
      <w:r>
        <w:t>Haven't mentioned the journal codes.</w:t>
      </w:r>
    </w:p>
    <w:p w14:paraId="67E11B8C" w14:textId="77777777" w:rsidR="00A87ADC" w:rsidRDefault="00A87ADC">
      <w:pPr>
        <w:pStyle w:val="normal0"/>
        <w:widowControl w:val="0"/>
        <w:spacing w:line="240" w:lineRule="auto"/>
      </w:pPr>
    </w:p>
    <w:p w14:paraId="41EAB6BB" w14:textId="77777777" w:rsidR="00A87ADC" w:rsidRDefault="00A87ADC">
      <w:pPr>
        <w:pStyle w:val="normal0"/>
        <w:widowControl w:val="0"/>
        <w:spacing w:line="240" w:lineRule="auto"/>
      </w:pPr>
      <w:r>
        <w:t>Coding development (inc. agreement statistics)</w:t>
      </w:r>
    </w:p>
    <w:p w14:paraId="6470FAD9" w14:textId="77777777" w:rsidR="00A87ADC" w:rsidRDefault="00A87ADC">
      <w:pPr>
        <w:pStyle w:val="normal0"/>
        <w:widowControl w:val="0"/>
        <w:spacing w:line="240" w:lineRule="auto"/>
      </w:pPr>
      <w:r>
        <w:t>Developed coding scheme iteratively through literature review</w:t>
      </w:r>
    </w:p>
    <w:p w14:paraId="5D544BA5" w14:textId="77777777" w:rsidR="00A87ADC" w:rsidRDefault="00A87ADC">
      <w:pPr>
        <w:pStyle w:val="normal0"/>
        <w:widowControl w:val="0"/>
        <w:spacing w:line="240" w:lineRule="auto"/>
      </w:pPr>
      <w:r>
        <w:t>Codes developed (two sets: reference and actions possible)</w:t>
      </w:r>
    </w:p>
    <w:p w14:paraId="05E6D99A" w14:textId="77777777" w:rsidR="00A87ADC" w:rsidRDefault="00A87ADC">
      <w:pPr>
        <w:pStyle w:val="normal0"/>
        <w:widowControl w:val="0"/>
        <w:spacing w:line="240" w:lineRule="auto"/>
      </w:pPr>
      <w:r>
        <w:t>We developed a set of codes at the journal level:</w:t>
      </w:r>
    </w:p>
    <w:p w14:paraId="0436A890" w14:textId="77777777" w:rsidR="00A87ADC" w:rsidRDefault="00A87ADC">
      <w:pPr>
        <w:pStyle w:val="normal0"/>
        <w:widowControl w:val="0"/>
        <w:spacing w:line="240" w:lineRule="auto"/>
      </w:pPr>
      <w:r>
        <w:t>unique abbreviation for each journal</w:t>
      </w:r>
    </w:p>
    <w:p w14:paraId="3FED57F5" w14:textId="77777777" w:rsidR="00A87ADC" w:rsidRDefault="00A87ADC">
      <w:pPr>
        <w:pStyle w:val="normal0"/>
        <w:widowControl w:val="0"/>
        <w:spacing w:line="240" w:lineRule="auto"/>
      </w:pPr>
      <w:r>
        <w:t>ISSN of journal</w:t>
      </w:r>
    </w:p>
    <w:p w14:paraId="0F541BF6" w14:textId="77777777" w:rsidR="00A87ADC" w:rsidRDefault="00A87ADC">
      <w:pPr>
        <w:pStyle w:val="normal0"/>
        <w:widowControl w:val="0"/>
        <w:spacing w:line="240" w:lineRule="auto"/>
      </w:pPr>
      <w:r>
        <w:t>full title of journal</w:t>
      </w:r>
    </w:p>
    <w:p w14:paraId="28C16A8F" w14:textId="77777777" w:rsidR="00A87ADC" w:rsidRDefault="00A87ADC">
      <w:pPr>
        <w:pStyle w:val="normal0"/>
        <w:widowControl w:val="0"/>
        <w:spacing w:line="240" w:lineRule="auto"/>
      </w:pPr>
      <w:r>
        <w:t>bioj:hasAuthorInstructions, label - url of the journal’s instructions to authors</w:t>
      </w:r>
    </w:p>
    <w:p w14:paraId="1F21C0A6" w14:textId="77777777" w:rsidR="00A87ADC" w:rsidRDefault="00A87ADC">
      <w:pPr>
        <w:pStyle w:val="normal0"/>
        <w:widowControl w:val="0"/>
        <w:spacing w:line="240" w:lineRule="auto"/>
      </w:pPr>
      <w:r>
        <w:t>bioj:hasSoftwarePolicy, label - if present, full text of the software citation policy</w:t>
      </w:r>
    </w:p>
    <w:p w14:paraId="6CE86BD4" w14:textId="77777777" w:rsidR="00A87ADC" w:rsidRDefault="00A87ADC">
      <w:pPr>
        <w:pStyle w:val="normal0"/>
        <w:widowControl w:val="0"/>
        <w:spacing w:line="240" w:lineRule="auto"/>
      </w:pPr>
      <w:r>
        <w:t>bioj:hasSoftwarePolicy, label - if present, the url of the page containing software citation policy/instructio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79DC5" w14:textId="77777777" w:rsidR="00A87ADC" w:rsidRDefault="00A87ADC">
      <w:pPr>
        <w:spacing w:line="240" w:lineRule="auto"/>
      </w:pPr>
      <w:r>
        <w:separator/>
      </w:r>
    </w:p>
  </w:endnote>
  <w:endnote w:type="continuationSeparator" w:id="0">
    <w:p w14:paraId="08A755DA" w14:textId="77777777" w:rsidR="00A87ADC" w:rsidRDefault="00A87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CFAE" w14:textId="77777777" w:rsidR="00A87ADC" w:rsidRDefault="00A87ADC">
      <w:pPr>
        <w:spacing w:line="240" w:lineRule="auto"/>
      </w:pPr>
      <w:r>
        <w:separator/>
      </w:r>
    </w:p>
  </w:footnote>
  <w:footnote w:type="continuationSeparator" w:id="0">
    <w:p w14:paraId="592E2846" w14:textId="77777777" w:rsidR="00A87ADC" w:rsidRDefault="00A87ADC">
      <w:pPr>
        <w:spacing w:line="240" w:lineRule="auto"/>
      </w:pPr>
      <w:r>
        <w:continuationSeparator/>
      </w:r>
    </w:p>
  </w:footnote>
  <w:footnote w:id="1">
    <w:p w14:paraId="16BDF6AB" w14:textId="77777777" w:rsidR="00A87ADC" w:rsidRDefault="00A87ADC">
      <w:pPr>
        <w:pStyle w:val="normal0"/>
        <w:spacing w:line="240" w:lineRule="auto"/>
      </w:pPr>
      <w:r>
        <w:rPr>
          <w:vertAlign w:val="superscript"/>
        </w:rPr>
        <w:footnoteRef/>
      </w:r>
      <w:r>
        <w:rPr>
          <w:sz w:val="20"/>
        </w:rPr>
        <w:t xml:space="preserve"> See discussion at: http://oss-watch.ac.uk/resources/cpal</w:t>
      </w:r>
    </w:p>
  </w:footnote>
  <w:footnote w:id="2">
    <w:p w14:paraId="10ACBCD7" w14:textId="77777777" w:rsidR="00A87ADC" w:rsidRDefault="00A87ADC">
      <w:pPr>
        <w:pStyle w:val="normal0"/>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95289"/>
    <w:rsid w:val="000A09F8"/>
    <w:rsid w:val="000A5AC4"/>
    <w:rsid w:val="000E7C16"/>
    <w:rsid w:val="000F5A82"/>
    <w:rsid w:val="000F5D39"/>
    <w:rsid w:val="00107087"/>
    <w:rsid w:val="0011542B"/>
    <w:rsid w:val="0012227B"/>
    <w:rsid w:val="00140E5E"/>
    <w:rsid w:val="00153BAB"/>
    <w:rsid w:val="00177E92"/>
    <w:rsid w:val="001B22BC"/>
    <w:rsid w:val="001C323E"/>
    <w:rsid w:val="001C4782"/>
    <w:rsid w:val="001F26E4"/>
    <w:rsid w:val="00245A9D"/>
    <w:rsid w:val="002479D7"/>
    <w:rsid w:val="002579CA"/>
    <w:rsid w:val="00263201"/>
    <w:rsid w:val="002644D2"/>
    <w:rsid w:val="002A0220"/>
    <w:rsid w:val="002E3A94"/>
    <w:rsid w:val="002F6DD2"/>
    <w:rsid w:val="00323B94"/>
    <w:rsid w:val="003344AD"/>
    <w:rsid w:val="0033755E"/>
    <w:rsid w:val="00375AA7"/>
    <w:rsid w:val="003A0912"/>
    <w:rsid w:val="003B4473"/>
    <w:rsid w:val="003C0F8E"/>
    <w:rsid w:val="0041635B"/>
    <w:rsid w:val="00434513"/>
    <w:rsid w:val="004370A4"/>
    <w:rsid w:val="004E194B"/>
    <w:rsid w:val="005016E4"/>
    <w:rsid w:val="00531E23"/>
    <w:rsid w:val="00546934"/>
    <w:rsid w:val="005509BC"/>
    <w:rsid w:val="00582CE4"/>
    <w:rsid w:val="00584A7A"/>
    <w:rsid w:val="00596B87"/>
    <w:rsid w:val="005B7099"/>
    <w:rsid w:val="005F1034"/>
    <w:rsid w:val="00612F43"/>
    <w:rsid w:val="007019C3"/>
    <w:rsid w:val="00705D7E"/>
    <w:rsid w:val="00715EDB"/>
    <w:rsid w:val="00732B99"/>
    <w:rsid w:val="007339CA"/>
    <w:rsid w:val="007643AE"/>
    <w:rsid w:val="00764D15"/>
    <w:rsid w:val="00767260"/>
    <w:rsid w:val="00774ED9"/>
    <w:rsid w:val="007928DC"/>
    <w:rsid w:val="007D27FC"/>
    <w:rsid w:val="007E68E1"/>
    <w:rsid w:val="008140E7"/>
    <w:rsid w:val="008617AC"/>
    <w:rsid w:val="008B5FAF"/>
    <w:rsid w:val="008E3964"/>
    <w:rsid w:val="008F23F7"/>
    <w:rsid w:val="008F312E"/>
    <w:rsid w:val="008F76F6"/>
    <w:rsid w:val="00913588"/>
    <w:rsid w:val="00920BB9"/>
    <w:rsid w:val="009313CA"/>
    <w:rsid w:val="009319F6"/>
    <w:rsid w:val="0094151E"/>
    <w:rsid w:val="00963841"/>
    <w:rsid w:val="00976B8C"/>
    <w:rsid w:val="009A1E47"/>
    <w:rsid w:val="009B6734"/>
    <w:rsid w:val="009C6EA7"/>
    <w:rsid w:val="009D61C6"/>
    <w:rsid w:val="009E5638"/>
    <w:rsid w:val="00A14B97"/>
    <w:rsid w:val="00A163CD"/>
    <w:rsid w:val="00A2228F"/>
    <w:rsid w:val="00A6514D"/>
    <w:rsid w:val="00A872D0"/>
    <w:rsid w:val="00A87ADC"/>
    <w:rsid w:val="00BB5FD0"/>
    <w:rsid w:val="00BB779C"/>
    <w:rsid w:val="00BC7ED0"/>
    <w:rsid w:val="00C059D0"/>
    <w:rsid w:val="00C30B2D"/>
    <w:rsid w:val="00C463F6"/>
    <w:rsid w:val="00C84D18"/>
    <w:rsid w:val="00CA0170"/>
    <w:rsid w:val="00CB4D3E"/>
    <w:rsid w:val="00CC4540"/>
    <w:rsid w:val="00CD02CB"/>
    <w:rsid w:val="00D13953"/>
    <w:rsid w:val="00D25988"/>
    <w:rsid w:val="00D2656E"/>
    <w:rsid w:val="00D350C5"/>
    <w:rsid w:val="00D35308"/>
    <w:rsid w:val="00D40E1D"/>
    <w:rsid w:val="00D57984"/>
    <w:rsid w:val="00D75213"/>
    <w:rsid w:val="00DC1D05"/>
    <w:rsid w:val="00E30358"/>
    <w:rsid w:val="00E46A71"/>
    <w:rsid w:val="00E67384"/>
    <w:rsid w:val="00EB551A"/>
    <w:rsid w:val="00EF0100"/>
    <w:rsid w:val="00F22700"/>
    <w:rsid w:val="00F53848"/>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5</Pages>
  <Words>23558</Words>
  <Characters>134287</Characters>
  <Application>Microsoft Macintosh Word</Application>
  <DocSecurity>0</DocSecurity>
  <Lines>1119</Lines>
  <Paragraphs>315</Paragraphs>
  <ScaleCrop>false</ScaleCrop>
  <Company>University of Texas at Austin</Company>
  <LinksUpToDate>false</LinksUpToDate>
  <CharactersWithSpaces>157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39</cp:revision>
  <dcterms:created xsi:type="dcterms:W3CDTF">2014-08-15T20:11:00Z</dcterms:created>
  <dcterms:modified xsi:type="dcterms:W3CDTF">2014-08-1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